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4A68" w:rsidRPr="00010275" w:rsidRDefault="000B303F"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8"/>
          <w:szCs w:val="28"/>
          <w:lang w:val="nb-NO" w:eastAsia="en-ID"/>
        </w:rPr>
      </w:pPr>
      <w:r>
        <w:rPr>
          <w:rFonts w:ascii="Times New Roman" w:eastAsia="Times New Roman" w:hAnsi="Times New Roman" w:cs="Times New Roman"/>
          <w:b/>
          <w:sz w:val="28"/>
          <w:szCs w:val="28"/>
          <w:lang w:eastAsia="en-ID"/>
        </w:rPr>
        <w:t>RANCANG BANGUN</w:t>
      </w:r>
      <w:r w:rsidR="0082690F" w:rsidRPr="00010275">
        <w:rPr>
          <w:rFonts w:ascii="Times New Roman" w:eastAsia="Times New Roman" w:hAnsi="Times New Roman" w:cs="Times New Roman"/>
          <w:b/>
          <w:sz w:val="28"/>
          <w:szCs w:val="28"/>
          <w:lang w:eastAsia="en-ID"/>
        </w:rPr>
        <w:t xml:space="preserve"> APLIKASI PERPUSTAKAAN BERBASIS </w:t>
      </w:r>
      <w:proofErr w:type="gramStart"/>
      <w:r w:rsidR="0082690F" w:rsidRPr="00010275">
        <w:rPr>
          <w:rFonts w:ascii="Times New Roman" w:eastAsia="Times New Roman" w:hAnsi="Times New Roman" w:cs="Times New Roman"/>
          <w:b/>
          <w:sz w:val="28"/>
          <w:szCs w:val="28"/>
          <w:lang w:eastAsia="en-ID"/>
        </w:rPr>
        <w:t>D</w:t>
      </w:r>
      <w:r w:rsidR="000D49B1">
        <w:rPr>
          <w:rFonts w:ascii="Times New Roman" w:eastAsia="Times New Roman" w:hAnsi="Times New Roman" w:cs="Times New Roman"/>
          <w:b/>
          <w:sz w:val="28"/>
          <w:szCs w:val="28"/>
          <w:lang w:eastAsia="en-ID"/>
        </w:rPr>
        <w:t>EKSTOP :</w:t>
      </w:r>
      <w:proofErr w:type="gramEnd"/>
      <w:r w:rsidR="000D49B1">
        <w:rPr>
          <w:rFonts w:ascii="Times New Roman" w:eastAsia="Times New Roman" w:hAnsi="Times New Roman" w:cs="Times New Roman"/>
          <w:b/>
          <w:sz w:val="28"/>
          <w:szCs w:val="28"/>
          <w:lang w:eastAsia="en-ID"/>
        </w:rPr>
        <w:t xml:space="preserve"> STUDI KASUS SEKOLAH SDIT ALIF</w:t>
      </w: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eastAsia="en-ID"/>
        </w:rPr>
      </w:pP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r w:rsidRPr="00A967A3">
        <w:rPr>
          <w:rFonts w:ascii="Times New Roman" w:eastAsia="Times New Roman" w:hAnsi="Times New Roman" w:cs="Times New Roman"/>
          <w:color w:val="000000"/>
          <w:sz w:val="24"/>
          <w:szCs w:val="24"/>
          <w:lang w:eastAsia="en-ID"/>
        </w:rPr>
        <w:t xml:space="preserve">Diajukan </w:t>
      </w:r>
      <w:proofErr w:type="gramStart"/>
      <w:r w:rsidRPr="00A967A3">
        <w:rPr>
          <w:rFonts w:ascii="Times New Roman" w:eastAsia="Times New Roman" w:hAnsi="Times New Roman" w:cs="Times New Roman"/>
          <w:color w:val="000000"/>
          <w:sz w:val="24"/>
          <w:szCs w:val="24"/>
          <w:lang w:eastAsia="en-ID"/>
        </w:rPr>
        <w:t xml:space="preserve">kepada  </w:t>
      </w:r>
      <w:r w:rsidR="000D49B1">
        <w:rPr>
          <w:rFonts w:ascii="Times New Roman" w:eastAsia="Times New Roman" w:hAnsi="Times New Roman" w:cs="Times New Roman"/>
          <w:color w:val="000000"/>
          <w:sz w:val="24"/>
          <w:szCs w:val="24"/>
          <w:lang w:eastAsia="en-ID"/>
        </w:rPr>
        <w:t>Universitas</w:t>
      </w:r>
      <w:proofErr w:type="gramEnd"/>
      <w:r w:rsidR="000D49B1">
        <w:rPr>
          <w:rFonts w:ascii="Times New Roman" w:eastAsia="Times New Roman" w:hAnsi="Times New Roman" w:cs="Times New Roman"/>
          <w:color w:val="000000"/>
          <w:sz w:val="24"/>
          <w:szCs w:val="24"/>
          <w:lang w:eastAsia="en-ID"/>
        </w:rPr>
        <w:t xml:space="preserve"> Sains </w:t>
      </w:r>
      <w:r w:rsidRPr="00A967A3">
        <w:rPr>
          <w:rFonts w:ascii="Times New Roman" w:eastAsia="Times New Roman" w:hAnsi="Times New Roman" w:cs="Times New Roman"/>
          <w:color w:val="000000"/>
          <w:sz w:val="24"/>
          <w:szCs w:val="24"/>
          <w:lang w:eastAsia="en-ID"/>
        </w:rPr>
        <w:t>Indonesia untuk memenuhi salah satu syarat memperoleh gelar Ahli Madya Komputer pada</w:t>
      </w:r>
      <w:bookmarkStart w:id="0" w:name="_GoBack"/>
      <w:bookmarkEnd w:id="0"/>
      <w:r w:rsidRPr="00A967A3">
        <w:rPr>
          <w:rFonts w:ascii="Times New Roman" w:eastAsia="Times New Roman" w:hAnsi="Times New Roman" w:cs="Times New Roman"/>
          <w:color w:val="000000"/>
          <w:sz w:val="24"/>
          <w:szCs w:val="24"/>
          <w:lang w:eastAsia="en-ID"/>
        </w:rPr>
        <w:t xml:space="preserve"> jenjang Program SARJANA – Program Studi Sistem Informasi</w:t>
      </w:r>
    </w:p>
    <w:p w:rsidR="00F24A68" w:rsidRPr="00A967A3" w:rsidRDefault="00F24A68" w:rsidP="00F24A68">
      <w:pPr>
        <w:keepNext/>
        <w:keepLines/>
        <w:spacing w:after="0" w:line="240" w:lineRule="auto"/>
        <w:jc w:val="center"/>
        <w:outlineLvl w:val="0"/>
        <w:rPr>
          <w:rFonts w:ascii="Times New Roman" w:eastAsia="Times New Roman" w:hAnsi="Times New Roman" w:cs="Times New Roman"/>
          <w:b/>
          <w:smallCaps/>
          <w:color w:val="FFFFFF"/>
          <w:sz w:val="24"/>
          <w:szCs w:val="24"/>
          <w:lang w:eastAsia="en-ID"/>
        </w:rPr>
      </w:pPr>
      <w:bookmarkStart w:id="1" w:name="_30j0zll" w:colFirst="0" w:colLast="0"/>
      <w:bookmarkEnd w:id="1"/>
      <w:r w:rsidRPr="00A967A3">
        <w:rPr>
          <w:rFonts w:ascii="Times New Roman" w:eastAsia="Times New Roman" w:hAnsi="Times New Roman" w:cs="Times New Roman"/>
          <w:b/>
          <w:smallCaps/>
          <w:color w:val="FFFFFF"/>
          <w:sz w:val="24"/>
          <w:szCs w:val="24"/>
          <w:lang w:eastAsia="en-ID"/>
        </w:rPr>
        <w:t>HALAMAN JUDUL</w:t>
      </w: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0D49B1" w:rsidP="00F24A68">
      <w:pPr>
        <w:pBdr>
          <w:top w:val="nil"/>
          <w:left w:val="nil"/>
          <w:bottom w:val="nil"/>
          <w:right w:val="nil"/>
          <w:between w:val="nil"/>
        </w:pBdr>
        <w:spacing w:after="600" w:line="240" w:lineRule="auto"/>
        <w:jc w:val="center"/>
        <w:rPr>
          <w:rFonts w:ascii="Times New Roman" w:eastAsia="Times New Roman" w:hAnsi="Times New Roman" w:cs="Times New Roman"/>
          <w:color w:val="000000"/>
          <w:sz w:val="24"/>
          <w:szCs w:val="24"/>
          <w:lang w:eastAsia="en-ID"/>
        </w:rPr>
      </w:pPr>
      <w:r w:rsidRPr="000D49B1">
        <w:rPr>
          <w:rFonts w:ascii="Times New Roman" w:eastAsia="Times New Roman" w:hAnsi="Times New Roman" w:cs="Times New Roman"/>
          <w:noProof/>
          <w:color w:val="000000"/>
          <w:sz w:val="24"/>
          <w:szCs w:val="24"/>
        </w:rPr>
        <w:drawing>
          <wp:inline distT="0" distB="0" distL="0" distR="0">
            <wp:extent cx="2404745" cy="2117035"/>
            <wp:effectExtent l="0" t="0" r="0" b="0"/>
            <wp:docPr id="2" name="Picture 2" descr="C:\Users\User\Downloads\logo u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logo us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16882" cy="2127720"/>
                    </a:xfrm>
                    <a:prstGeom prst="rect">
                      <a:avLst/>
                    </a:prstGeom>
                    <a:noFill/>
                    <a:ln>
                      <a:noFill/>
                    </a:ln>
                  </pic:spPr>
                </pic:pic>
              </a:graphicData>
            </a:graphic>
          </wp:inline>
        </w:drawing>
      </w:r>
    </w:p>
    <w:p w:rsidR="00F24A68" w:rsidRPr="00A967A3" w:rsidRDefault="00F24A68" w:rsidP="00F24A68">
      <w:pPr>
        <w:pBdr>
          <w:top w:val="nil"/>
          <w:left w:val="nil"/>
          <w:bottom w:val="nil"/>
          <w:right w:val="nil"/>
          <w:between w:val="nil"/>
        </w:pBdr>
        <w:spacing w:after="120" w:line="360" w:lineRule="auto"/>
        <w:jc w:val="center"/>
        <w:rPr>
          <w:rFonts w:ascii="Times New Roman" w:eastAsia="Times New Roman" w:hAnsi="Times New Roman" w:cs="Times New Roman"/>
          <w:color w:val="000000"/>
          <w:sz w:val="24"/>
          <w:szCs w:val="24"/>
          <w:lang w:eastAsia="en-ID"/>
        </w:rPr>
      </w:pPr>
      <w:r w:rsidRPr="00A967A3">
        <w:rPr>
          <w:rFonts w:ascii="Times New Roman" w:eastAsia="Times New Roman" w:hAnsi="Times New Roman" w:cs="Times New Roman"/>
          <w:color w:val="000000"/>
          <w:sz w:val="24"/>
          <w:szCs w:val="24"/>
          <w:lang w:eastAsia="en-ID"/>
        </w:rPr>
        <w:t>Disusun oleh:</w:t>
      </w:r>
    </w:p>
    <w:p w:rsidR="00F24A68" w:rsidRPr="00A967A3" w:rsidRDefault="00F24A68" w:rsidP="00F24A68">
      <w:pPr>
        <w:pBdr>
          <w:top w:val="nil"/>
          <w:left w:val="nil"/>
          <w:bottom w:val="nil"/>
          <w:right w:val="nil"/>
          <w:between w:val="nil"/>
        </w:pBdr>
        <w:tabs>
          <w:tab w:val="left" w:pos="3544"/>
        </w:tabs>
        <w:spacing w:after="0" w:line="360" w:lineRule="auto"/>
        <w:ind w:left="1985"/>
        <w:rPr>
          <w:rFonts w:ascii="Times New Roman" w:eastAsia="Times New Roman" w:hAnsi="Times New Roman" w:cs="Times New Roman"/>
          <w:b/>
          <w:color w:val="000000"/>
          <w:sz w:val="24"/>
          <w:szCs w:val="24"/>
          <w:lang w:eastAsia="en-ID"/>
        </w:rPr>
      </w:pPr>
      <w:r w:rsidRPr="00A967A3">
        <w:rPr>
          <w:rFonts w:ascii="Times New Roman" w:eastAsia="Times New Roman" w:hAnsi="Times New Roman" w:cs="Times New Roman"/>
          <w:b/>
          <w:color w:val="000000"/>
          <w:sz w:val="24"/>
          <w:szCs w:val="24"/>
          <w:lang w:eastAsia="en-ID"/>
        </w:rPr>
        <w:t>Nama</w:t>
      </w:r>
      <w:r w:rsidRPr="00A967A3">
        <w:rPr>
          <w:rFonts w:ascii="Times New Roman" w:eastAsia="Times New Roman" w:hAnsi="Times New Roman" w:cs="Times New Roman"/>
          <w:b/>
          <w:color w:val="000000"/>
          <w:sz w:val="24"/>
          <w:szCs w:val="24"/>
          <w:lang w:eastAsia="en-ID"/>
        </w:rPr>
        <w:tab/>
        <w:t xml:space="preserve">: </w:t>
      </w:r>
      <w:r>
        <w:rPr>
          <w:rFonts w:ascii="Times New Roman" w:eastAsia="Times New Roman" w:hAnsi="Times New Roman" w:cs="Times New Roman"/>
          <w:b/>
          <w:color w:val="000000"/>
          <w:sz w:val="24"/>
          <w:szCs w:val="24"/>
          <w:lang w:eastAsia="en-ID"/>
        </w:rPr>
        <w:t>Muhammad Ikhsanudin</w:t>
      </w:r>
    </w:p>
    <w:p w:rsidR="00F24A68" w:rsidRPr="00A967A3" w:rsidRDefault="0082690F" w:rsidP="00F24A68">
      <w:pPr>
        <w:pBdr>
          <w:top w:val="nil"/>
          <w:left w:val="nil"/>
          <w:bottom w:val="nil"/>
          <w:right w:val="nil"/>
          <w:between w:val="nil"/>
        </w:pBdr>
        <w:tabs>
          <w:tab w:val="left" w:pos="3544"/>
        </w:tabs>
        <w:spacing w:after="0" w:line="360" w:lineRule="auto"/>
        <w:ind w:left="1985"/>
        <w:rPr>
          <w:rFonts w:ascii="Times New Roman" w:eastAsia="Times New Roman" w:hAnsi="Times New Roman" w:cs="Times New Roman"/>
          <w:b/>
          <w:color w:val="000000"/>
          <w:sz w:val="24"/>
          <w:szCs w:val="24"/>
          <w:lang w:eastAsia="en-ID"/>
        </w:rPr>
      </w:pPr>
      <w:r>
        <w:rPr>
          <w:rFonts w:ascii="Times New Roman" w:eastAsia="Times New Roman" w:hAnsi="Times New Roman" w:cs="Times New Roman"/>
          <w:b/>
          <w:color w:val="000000"/>
          <w:sz w:val="24"/>
          <w:szCs w:val="24"/>
          <w:lang w:eastAsia="en-ID"/>
        </w:rPr>
        <w:t xml:space="preserve">NIM </w:t>
      </w:r>
      <w:r>
        <w:rPr>
          <w:rFonts w:ascii="Times New Roman" w:eastAsia="Times New Roman" w:hAnsi="Times New Roman" w:cs="Times New Roman"/>
          <w:b/>
          <w:color w:val="000000"/>
          <w:sz w:val="24"/>
          <w:szCs w:val="24"/>
          <w:lang w:eastAsia="en-ID"/>
        </w:rPr>
        <w:tab/>
        <w:t>: 22</w:t>
      </w:r>
      <w:r w:rsidR="00F24A68">
        <w:rPr>
          <w:rFonts w:ascii="Times New Roman" w:eastAsia="Times New Roman" w:hAnsi="Times New Roman" w:cs="Times New Roman"/>
          <w:b/>
          <w:color w:val="000000"/>
          <w:sz w:val="24"/>
          <w:szCs w:val="24"/>
          <w:lang w:eastAsia="en-ID"/>
        </w:rPr>
        <w:t>051057</w:t>
      </w: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eastAsia="en-ID"/>
        </w:rPr>
      </w:pP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nb-NO" w:eastAsia="en-ID"/>
        </w:rPr>
      </w:pPr>
      <w:r w:rsidRPr="00A967A3">
        <w:rPr>
          <w:rFonts w:ascii="Times New Roman" w:eastAsia="Times New Roman" w:hAnsi="Times New Roman" w:cs="Times New Roman"/>
          <w:b/>
          <w:color w:val="000000"/>
          <w:sz w:val="24"/>
          <w:szCs w:val="24"/>
          <w:lang w:val="nb-NO" w:eastAsia="en-ID"/>
        </w:rPr>
        <w:t>PROGRAM SARJANA</w:t>
      </w: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nb-NO" w:eastAsia="en-ID"/>
        </w:rPr>
      </w:pPr>
      <w:r w:rsidRPr="00A967A3">
        <w:rPr>
          <w:rFonts w:ascii="Times New Roman" w:eastAsia="Times New Roman" w:hAnsi="Times New Roman" w:cs="Times New Roman"/>
          <w:b/>
          <w:color w:val="000000"/>
          <w:sz w:val="24"/>
          <w:szCs w:val="24"/>
          <w:lang w:val="nb-NO" w:eastAsia="en-ID"/>
        </w:rPr>
        <w:t>PROGRAM STUDI SISTEM INFORMASI</w:t>
      </w: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nb-NO" w:eastAsia="en-ID"/>
        </w:rPr>
      </w:pPr>
    </w:p>
    <w:p w:rsidR="00F24A68" w:rsidRPr="00A967A3" w:rsidRDefault="00F24A68"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en-ID" w:eastAsia="en-ID"/>
        </w:rPr>
      </w:pPr>
      <w:r w:rsidRPr="00A967A3">
        <w:rPr>
          <w:rFonts w:ascii="Times New Roman" w:eastAsia="Times New Roman" w:hAnsi="Times New Roman" w:cs="Times New Roman"/>
          <w:b/>
          <w:color w:val="000000"/>
          <w:sz w:val="24"/>
          <w:szCs w:val="24"/>
          <w:lang w:val="nb-NO" w:eastAsia="en-ID"/>
        </w:rPr>
        <w:t xml:space="preserve"> </w:t>
      </w:r>
      <w:r w:rsidR="000D49B1">
        <w:rPr>
          <w:rFonts w:ascii="Times New Roman" w:eastAsia="Times New Roman" w:hAnsi="Times New Roman" w:cs="Times New Roman"/>
          <w:b/>
          <w:color w:val="000000"/>
          <w:sz w:val="24"/>
          <w:szCs w:val="24"/>
          <w:lang w:val="en-ID" w:eastAsia="en-ID"/>
        </w:rPr>
        <w:t xml:space="preserve">UNIVERSITAS </w:t>
      </w:r>
      <w:proofErr w:type="gramStart"/>
      <w:r w:rsidR="000D49B1">
        <w:rPr>
          <w:rFonts w:ascii="Times New Roman" w:eastAsia="Times New Roman" w:hAnsi="Times New Roman" w:cs="Times New Roman"/>
          <w:b/>
          <w:color w:val="000000"/>
          <w:sz w:val="24"/>
          <w:szCs w:val="24"/>
          <w:lang w:val="en-ID" w:eastAsia="en-ID"/>
        </w:rPr>
        <w:t xml:space="preserve">SAINS </w:t>
      </w:r>
      <w:r w:rsidRPr="00A967A3">
        <w:rPr>
          <w:rFonts w:ascii="Times New Roman" w:eastAsia="Times New Roman" w:hAnsi="Times New Roman" w:cs="Times New Roman"/>
          <w:b/>
          <w:color w:val="000000"/>
          <w:sz w:val="24"/>
          <w:szCs w:val="24"/>
          <w:lang w:val="en-ID" w:eastAsia="en-ID"/>
        </w:rPr>
        <w:t xml:space="preserve"> INDONESIA</w:t>
      </w:r>
      <w:proofErr w:type="gramEnd"/>
    </w:p>
    <w:p w:rsidR="00F24A68" w:rsidRPr="00A967A3" w:rsidRDefault="000D49B1" w:rsidP="00F24A68">
      <w:pPr>
        <w:pBdr>
          <w:top w:val="nil"/>
          <w:left w:val="nil"/>
          <w:bottom w:val="nil"/>
          <w:right w:val="nil"/>
          <w:between w:val="nil"/>
        </w:pBdr>
        <w:spacing w:after="0" w:line="360" w:lineRule="auto"/>
        <w:jc w:val="center"/>
        <w:rPr>
          <w:rFonts w:ascii="Times New Roman" w:eastAsia="Times New Roman" w:hAnsi="Times New Roman" w:cs="Times New Roman"/>
          <w:b/>
          <w:color w:val="000000"/>
          <w:sz w:val="24"/>
          <w:szCs w:val="24"/>
          <w:lang w:val="en-ID" w:eastAsia="en-ID"/>
        </w:rPr>
      </w:pPr>
      <w:r>
        <w:rPr>
          <w:rFonts w:ascii="Times New Roman" w:eastAsia="Times New Roman" w:hAnsi="Times New Roman" w:cs="Times New Roman"/>
          <w:b/>
          <w:color w:val="000000"/>
          <w:sz w:val="24"/>
          <w:szCs w:val="24"/>
          <w:lang w:val="en-ID" w:eastAsia="en-ID"/>
        </w:rPr>
        <w:t>BEKASI</w:t>
      </w:r>
    </w:p>
    <w:p w:rsidR="00C5173E" w:rsidRPr="000D49B1" w:rsidRDefault="0082690F" w:rsidP="000D49B1">
      <w:pPr>
        <w:pBdr>
          <w:top w:val="nil"/>
          <w:left w:val="nil"/>
          <w:bottom w:val="nil"/>
          <w:right w:val="nil"/>
          <w:between w:val="nil"/>
        </w:pBdr>
        <w:spacing w:after="0" w:line="36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b/>
          <w:color w:val="000000"/>
          <w:sz w:val="24"/>
          <w:szCs w:val="24"/>
          <w:lang w:val="en-ID" w:eastAsia="en-ID"/>
        </w:rPr>
        <w:t>2024</w:t>
      </w:r>
    </w:p>
    <w:p w:rsidR="00CA3BD6" w:rsidRPr="00CA3BD6" w:rsidRDefault="00010275" w:rsidP="00CA3BD6">
      <w:pPr>
        <w:spacing w:line="360" w:lineRule="auto"/>
        <w:jc w:val="center"/>
        <w:rPr>
          <w:rFonts w:ascii="Times New Roman" w:hAnsi="Times New Roman" w:cs="Times New Roman"/>
          <w:b/>
          <w:sz w:val="28"/>
          <w:szCs w:val="28"/>
        </w:rPr>
      </w:pPr>
      <w:r w:rsidRPr="00CA3BD6">
        <w:rPr>
          <w:rFonts w:ascii="Times New Roman" w:hAnsi="Times New Roman" w:cs="Times New Roman"/>
          <w:b/>
          <w:sz w:val="28"/>
          <w:szCs w:val="28"/>
        </w:rPr>
        <w:lastRenderedPageBreak/>
        <w:t>BAB I</w:t>
      </w:r>
    </w:p>
    <w:p w:rsidR="00010275" w:rsidRPr="00CA3BD6" w:rsidRDefault="00010275" w:rsidP="00CA3BD6">
      <w:pPr>
        <w:spacing w:line="360" w:lineRule="auto"/>
        <w:jc w:val="center"/>
        <w:rPr>
          <w:rFonts w:ascii="Times New Roman" w:hAnsi="Times New Roman" w:cs="Times New Roman"/>
          <w:b/>
          <w:sz w:val="28"/>
          <w:szCs w:val="28"/>
        </w:rPr>
      </w:pPr>
      <w:r w:rsidRPr="00CA3BD6">
        <w:rPr>
          <w:rFonts w:ascii="Times New Roman" w:hAnsi="Times New Roman" w:cs="Times New Roman"/>
          <w:b/>
          <w:sz w:val="28"/>
          <w:szCs w:val="28"/>
        </w:rPr>
        <w:t>PENDAHULUAN</w:t>
      </w:r>
    </w:p>
    <w:p w:rsidR="00CA3BD6" w:rsidRDefault="00CA3BD6" w:rsidP="00327A2E">
      <w:pPr>
        <w:spacing w:line="360" w:lineRule="auto"/>
        <w:jc w:val="both"/>
        <w:rPr>
          <w:rFonts w:ascii="Times New Roman" w:hAnsi="Times New Roman" w:cs="Times New Roman"/>
          <w:sz w:val="24"/>
          <w:szCs w:val="24"/>
        </w:rPr>
      </w:pPr>
    </w:p>
    <w:p w:rsidR="00CA3BD6" w:rsidRPr="004A69F7" w:rsidRDefault="00CA3BD6" w:rsidP="000D5DB1">
      <w:pPr>
        <w:pStyle w:val="ListParagraph"/>
        <w:numPr>
          <w:ilvl w:val="0"/>
          <w:numId w:val="3"/>
        </w:numPr>
        <w:spacing w:line="360" w:lineRule="auto"/>
        <w:jc w:val="both"/>
        <w:rPr>
          <w:rFonts w:ascii="Times New Roman" w:hAnsi="Times New Roman" w:cs="Times New Roman"/>
          <w:b/>
          <w:sz w:val="24"/>
          <w:szCs w:val="24"/>
        </w:rPr>
      </w:pPr>
      <w:r w:rsidRPr="004A69F7">
        <w:rPr>
          <w:rFonts w:ascii="Times New Roman" w:hAnsi="Times New Roman" w:cs="Times New Roman"/>
          <w:b/>
          <w:sz w:val="24"/>
          <w:szCs w:val="24"/>
        </w:rPr>
        <w:t>LATAR BELAKANG</w:t>
      </w:r>
    </w:p>
    <w:p w:rsidR="000D5DB1" w:rsidRDefault="000D5DB1" w:rsidP="004A69F7">
      <w:pPr>
        <w:spacing w:line="360" w:lineRule="auto"/>
        <w:ind w:left="720" w:firstLine="720"/>
        <w:jc w:val="both"/>
        <w:rPr>
          <w:rFonts w:ascii="Times New Roman" w:hAnsi="Times New Roman" w:cs="Times New Roman"/>
          <w:sz w:val="24"/>
          <w:szCs w:val="24"/>
        </w:rPr>
      </w:pPr>
      <w:r w:rsidRPr="000D5DB1">
        <w:rPr>
          <w:rFonts w:ascii="Times New Roman" w:hAnsi="Times New Roman" w:cs="Times New Roman"/>
          <w:sz w:val="24"/>
          <w:szCs w:val="24"/>
        </w:rPr>
        <w:t>Menurut Undang-Undang No. 43 Tahun 2007, Perpustakaan adalah badan yang mengelola koleksi karya tulis, karya cetak, dan atau karya rekam secara profesional dengan sistem yang baku guna memenuhi kebutuhan pendidikan, penelitian, pelestarian, informasi</w:t>
      </w:r>
      <w:r>
        <w:rPr>
          <w:rFonts w:ascii="Times New Roman" w:hAnsi="Times New Roman" w:cs="Times New Roman"/>
          <w:sz w:val="24"/>
          <w:szCs w:val="24"/>
        </w:rPr>
        <w:t>, dan rekreasi para pemustaka</w:t>
      </w:r>
      <w:r w:rsidRPr="000D5DB1">
        <w:rPr>
          <w:rFonts w:ascii="Times New Roman" w:hAnsi="Times New Roman" w:cs="Times New Roman"/>
          <w:sz w:val="24"/>
          <w:szCs w:val="24"/>
        </w:rPr>
        <w:t>. Secara umum perpustakaan adalah badan yang merupakan tempat mengumpulkan, menyimpan, dan memelihara koleksi pustaka baik buku ataupun bacaan lainnya yang diatur, diorganisasikan dan diadministrasikan dengan rapi untuk memberi kemudahan dan digunakan secara berkelanjutan oleh pemakainya sebagai informasi</w:t>
      </w:r>
      <w:r w:rsidR="00E4763F">
        <w:rPr>
          <w:rStyle w:val="FootnoteReference"/>
          <w:rFonts w:ascii="Times New Roman" w:hAnsi="Times New Roman" w:cs="Times New Roman"/>
          <w:sz w:val="24"/>
          <w:szCs w:val="24"/>
        </w:rPr>
        <w:footnoteReference w:id="1"/>
      </w:r>
      <w:r>
        <w:rPr>
          <w:rFonts w:ascii="Times New Roman" w:hAnsi="Times New Roman" w:cs="Times New Roman"/>
          <w:sz w:val="24"/>
          <w:szCs w:val="24"/>
        </w:rPr>
        <w:t>.</w:t>
      </w:r>
      <w:r w:rsidR="009530A2">
        <w:rPr>
          <w:rFonts w:ascii="Times New Roman" w:hAnsi="Times New Roman" w:cs="Times New Roman"/>
          <w:sz w:val="24"/>
          <w:szCs w:val="24"/>
        </w:rPr>
        <w:t xml:space="preserve"> Be</w:t>
      </w:r>
      <w:r w:rsidR="001B4351">
        <w:rPr>
          <w:rFonts w:ascii="Times New Roman" w:hAnsi="Times New Roman" w:cs="Times New Roman"/>
          <w:sz w:val="24"/>
          <w:szCs w:val="24"/>
        </w:rPr>
        <w:t>gitu ju</w:t>
      </w:r>
      <w:r w:rsidR="000D49B1">
        <w:rPr>
          <w:rFonts w:ascii="Times New Roman" w:hAnsi="Times New Roman" w:cs="Times New Roman"/>
          <w:sz w:val="24"/>
          <w:szCs w:val="24"/>
        </w:rPr>
        <w:t>ga yang terjadi pada Sekolah SDIT ALIF</w:t>
      </w:r>
      <w:r w:rsidR="001B4351">
        <w:rPr>
          <w:rFonts w:ascii="Times New Roman" w:hAnsi="Times New Roman" w:cs="Times New Roman"/>
          <w:sz w:val="24"/>
          <w:szCs w:val="24"/>
        </w:rPr>
        <w:t xml:space="preserve"> perpustakaan di jadikan pusat pengetahuan bagi siswa-siswi dan Guru</w:t>
      </w:r>
      <w:proofErr w:type="gramStart"/>
      <w:r w:rsidR="001B4351">
        <w:rPr>
          <w:rFonts w:ascii="Times New Roman" w:hAnsi="Times New Roman" w:cs="Times New Roman"/>
          <w:sz w:val="24"/>
          <w:szCs w:val="24"/>
        </w:rPr>
        <w:t>,se</w:t>
      </w:r>
      <w:r w:rsidR="009530A2">
        <w:rPr>
          <w:rFonts w:ascii="Times New Roman" w:hAnsi="Times New Roman" w:cs="Times New Roman"/>
          <w:sz w:val="24"/>
          <w:szCs w:val="24"/>
        </w:rPr>
        <w:t>rta</w:t>
      </w:r>
      <w:proofErr w:type="gramEnd"/>
      <w:r w:rsidR="009530A2">
        <w:rPr>
          <w:rFonts w:ascii="Times New Roman" w:hAnsi="Times New Roman" w:cs="Times New Roman"/>
          <w:sz w:val="24"/>
          <w:szCs w:val="24"/>
        </w:rPr>
        <w:t xml:space="preserve"> karyawan lainnya. Dengan di</w:t>
      </w:r>
      <w:r w:rsidR="001B4351">
        <w:rPr>
          <w:rFonts w:ascii="Times New Roman" w:hAnsi="Times New Roman" w:cs="Times New Roman"/>
          <w:sz w:val="24"/>
          <w:szCs w:val="24"/>
        </w:rPr>
        <w:t xml:space="preserve">adakan perpustakaan </w:t>
      </w:r>
      <w:r w:rsidR="009530A2">
        <w:rPr>
          <w:rFonts w:ascii="Times New Roman" w:hAnsi="Times New Roman" w:cs="Times New Roman"/>
          <w:sz w:val="24"/>
          <w:szCs w:val="24"/>
        </w:rPr>
        <w:t>ini diharapkan dapat mencetak lulusan yang berpendidikan serta berwawasan luas.</w:t>
      </w:r>
    </w:p>
    <w:p w:rsidR="004C201E" w:rsidRDefault="009530A2" w:rsidP="004A69F7">
      <w:pPr>
        <w:spacing w:line="360" w:lineRule="auto"/>
        <w:ind w:left="720" w:firstLine="720"/>
        <w:jc w:val="both"/>
      </w:pPr>
      <w:r>
        <w:rPr>
          <w:rFonts w:ascii="Times New Roman" w:hAnsi="Times New Roman" w:cs="Times New Roman"/>
          <w:sz w:val="24"/>
          <w:szCs w:val="24"/>
        </w:rPr>
        <w:t xml:space="preserve">Sekolah </w:t>
      </w:r>
      <w:r w:rsidR="000D49B1">
        <w:rPr>
          <w:rFonts w:ascii="Times New Roman" w:hAnsi="Times New Roman" w:cs="Times New Roman"/>
          <w:sz w:val="24"/>
          <w:szCs w:val="24"/>
        </w:rPr>
        <w:t>SDIT ALIF merupakan sekolah swata</w:t>
      </w:r>
      <w:r>
        <w:rPr>
          <w:rFonts w:ascii="Times New Roman" w:hAnsi="Times New Roman" w:cs="Times New Roman"/>
          <w:sz w:val="24"/>
          <w:szCs w:val="24"/>
        </w:rPr>
        <w:t xml:space="preserve"> yang terdapat pada kawasan, Bogor-Jawabarat. Sistem perp</w:t>
      </w:r>
      <w:r w:rsidR="000D49B1">
        <w:rPr>
          <w:rFonts w:ascii="Times New Roman" w:hAnsi="Times New Roman" w:cs="Times New Roman"/>
          <w:sz w:val="24"/>
          <w:szCs w:val="24"/>
        </w:rPr>
        <w:t>ustakaan yang ada di Sekolah SDIT ALIF</w:t>
      </w:r>
      <w:r>
        <w:rPr>
          <w:rFonts w:ascii="Times New Roman" w:hAnsi="Times New Roman" w:cs="Times New Roman"/>
          <w:sz w:val="24"/>
          <w:szCs w:val="24"/>
        </w:rPr>
        <w:t xml:space="preserve"> ini masih menggunakan sistem konvensional dengan menggunakan </w:t>
      </w:r>
      <w:proofErr w:type="gramStart"/>
      <w:r>
        <w:rPr>
          <w:rFonts w:ascii="Times New Roman" w:hAnsi="Times New Roman" w:cs="Times New Roman"/>
          <w:sz w:val="24"/>
          <w:szCs w:val="24"/>
        </w:rPr>
        <w:t>pena</w:t>
      </w:r>
      <w:proofErr w:type="gramEnd"/>
      <w:r>
        <w:rPr>
          <w:rFonts w:ascii="Times New Roman" w:hAnsi="Times New Roman" w:cs="Times New Roman"/>
          <w:sz w:val="24"/>
          <w:szCs w:val="24"/>
        </w:rPr>
        <w:t xml:space="preserve"> dan buku atau biasa disebut dengan sistem manual</w:t>
      </w:r>
      <w:r w:rsidR="004C201E">
        <w:rPr>
          <w:rFonts w:ascii="Times New Roman" w:hAnsi="Times New Roman" w:cs="Times New Roman"/>
          <w:sz w:val="24"/>
          <w:szCs w:val="24"/>
        </w:rPr>
        <w:t>. Yang dimana dalam</w:t>
      </w:r>
      <w:r>
        <w:rPr>
          <w:rFonts w:ascii="Times New Roman" w:hAnsi="Times New Roman" w:cs="Times New Roman"/>
          <w:sz w:val="24"/>
          <w:szCs w:val="24"/>
        </w:rPr>
        <w:t xml:space="preserve"> pencacatan administrasi, peminjaman buku, pengembalian buku</w:t>
      </w:r>
      <w:r w:rsidR="004C201E">
        <w:rPr>
          <w:rFonts w:ascii="Times New Roman" w:hAnsi="Times New Roman" w:cs="Times New Roman"/>
          <w:sz w:val="24"/>
          <w:szCs w:val="24"/>
        </w:rPr>
        <w:t xml:space="preserve"> di tulis tangan</w:t>
      </w:r>
      <w:r w:rsidR="005F483D">
        <w:rPr>
          <w:rFonts w:ascii="Times New Roman" w:hAnsi="Times New Roman" w:cs="Times New Roman"/>
          <w:sz w:val="24"/>
          <w:szCs w:val="24"/>
        </w:rPr>
        <w:t xml:space="preserve">. </w:t>
      </w:r>
      <w:r w:rsidR="005F483D">
        <w:rPr>
          <w:rFonts w:ascii="Times New Roman" w:hAnsi="Times New Roman" w:cs="Times New Roman"/>
          <w:sz w:val="24"/>
          <w:szCs w:val="24"/>
        </w:rPr>
        <w:lastRenderedPageBreak/>
        <w:t xml:space="preserve">Hal ini tentu akan menghambat pencatatan dan perputaran </w:t>
      </w:r>
      <w:proofErr w:type="gramStart"/>
      <w:r w:rsidR="005F483D">
        <w:rPr>
          <w:rFonts w:ascii="Times New Roman" w:hAnsi="Times New Roman" w:cs="Times New Roman"/>
          <w:sz w:val="24"/>
          <w:szCs w:val="24"/>
        </w:rPr>
        <w:t>( sirkulasi</w:t>
      </w:r>
      <w:proofErr w:type="gramEnd"/>
      <w:r w:rsidR="005F483D">
        <w:rPr>
          <w:rFonts w:ascii="Times New Roman" w:hAnsi="Times New Roman" w:cs="Times New Roman"/>
          <w:sz w:val="24"/>
          <w:szCs w:val="24"/>
        </w:rPr>
        <w:t xml:space="preserve"> ) perpustakaan.</w:t>
      </w:r>
      <w:r w:rsidR="004C201E" w:rsidRPr="004C201E">
        <w:t xml:space="preserve"> </w:t>
      </w:r>
    </w:p>
    <w:p w:rsidR="009530A2" w:rsidRDefault="004C201E" w:rsidP="004A69F7">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P</w:t>
      </w:r>
      <w:r w:rsidRPr="004C201E">
        <w:rPr>
          <w:rFonts w:ascii="Times New Roman" w:hAnsi="Times New Roman" w:cs="Times New Roman"/>
          <w:sz w:val="24"/>
          <w:szCs w:val="24"/>
        </w:rPr>
        <w:t>eminjaman dan pengembalian buku serta pencatatan katalog buku baru dilakukan hampir setiap hari yang</w:t>
      </w:r>
      <w:r>
        <w:rPr>
          <w:rFonts w:ascii="Times New Roman" w:hAnsi="Times New Roman" w:cs="Times New Roman"/>
          <w:sz w:val="24"/>
          <w:szCs w:val="24"/>
        </w:rPr>
        <w:t xml:space="preserve"> sangat</w:t>
      </w:r>
      <w:r w:rsidRPr="004C201E">
        <w:rPr>
          <w:rFonts w:ascii="Times New Roman" w:hAnsi="Times New Roman" w:cs="Times New Roman"/>
          <w:sz w:val="24"/>
          <w:szCs w:val="24"/>
        </w:rPr>
        <w:t xml:space="preserve"> memungkinkan terjadinya kesalahan dalam pencatatan</w:t>
      </w:r>
      <w:r>
        <w:rPr>
          <w:rFonts w:ascii="Times New Roman" w:hAnsi="Times New Roman" w:cs="Times New Roman"/>
          <w:sz w:val="24"/>
          <w:szCs w:val="24"/>
        </w:rPr>
        <w:t>nya sehingga sering kali di hapus menggunakan T</w:t>
      </w:r>
      <w:r w:rsidR="000C5EAA">
        <w:rPr>
          <w:rFonts w:ascii="Times New Roman" w:hAnsi="Times New Roman" w:cs="Times New Roman"/>
          <w:sz w:val="24"/>
          <w:szCs w:val="24"/>
        </w:rPr>
        <w:t xml:space="preserve">ip-Ex atau coret </w:t>
      </w:r>
      <w:proofErr w:type="gramStart"/>
      <w:r w:rsidR="000C5EAA">
        <w:rPr>
          <w:rFonts w:ascii="Times New Roman" w:hAnsi="Times New Roman" w:cs="Times New Roman"/>
          <w:sz w:val="24"/>
          <w:szCs w:val="24"/>
        </w:rPr>
        <w:t xml:space="preserve">langsung </w:t>
      </w:r>
      <w:r w:rsidRPr="004C201E">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4C201E">
        <w:rPr>
          <w:rFonts w:ascii="Times New Roman" w:hAnsi="Times New Roman" w:cs="Times New Roman"/>
          <w:sz w:val="24"/>
          <w:szCs w:val="24"/>
        </w:rPr>
        <w:t>Pe</w:t>
      </w:r>
      <w:r>
        <w:rPr>
          <w:rFonts w:ascii="Times New Roman" w:hAnsi="Times New Roman" w:cs="Times New Roman"/>
          <w:sz w:val="24"/>
          <w:szCs w:val="24"/>
        </w:rPr>
        <w:t>mbuatan laporan bulanan mengenai</w:t>
      </w:r>
      <w:r w:rsidRPr="004C201E">
        <w:rPr>
          <w:rFonts w:ascii="Times New Roman" w:hAnsi="Times New Roman" w:cs="Times New Roman"/>
          <w:sz w:val="24"/>
          <w:szCs w:val="24"/>
        </w:rPr>
        <w:t xml:space="preserve"> jumlah peminjaman buku dan jumlah buku memakan waktu yang cukup lama karena harus mencari data pada kumpulan berkas berkas</w:t>
      </w:r>
      <w:r w:rsidR="000C5EAA">
        <w:rPr>
          <w:rFonts w:ascii="Times New Roman" w:hAnsi="Times New Roman" w:cs="Times New Roman"/>
          <w:sz w:val="24"/>
          <w:szCs w:val="24"/>
        </w:rPr>
        <w:t xml:space="preserve">. Tentu saja hal-hal tersebut sangat amat menyulitkan petugas dan membuat siswa-siswi cukup banyak menghabiskan waktu untuk meminjam dan mengembalikan buku. </w:t>
      </w:r>
      <w:r w:rsidRPr="004C201E">
        <w:rPr>
          <w:rFonts w:ascii="Times New Roman" w:hAnsi="Times New Roman" w:cs="Times New Roman"/>
          <w:sz w:val="24"/>
          <w:szCs w:val="24"/>
        </w:rPr>
        <w:t xml:space="preserve">Berdasarkan permasalahan tersebut maka dibutuhkan sebuah Aplikasi perpustakaan yang sesuai dengan kebutuhan </w:t>
      </w:r>
      <w:r w:rsidR="000C5EAA">
        <w:rPr>
          <w:rFonts w:ascii="Times New Roman" w:hAnsi="Times New Roman" w:cs="Times New Roman"/>
          <w:sz w:val="24"/>
          <w:szCs w:val="24"/>
        </w:rPr>
        <w:t xml:space="preserve">Sekolah </w:t>
      </w:r>
      <w:r w:rsidR="000D49B1">
        <w:rPr>
          <w:rFonts w:ascii="Times New Roman" w:hAnsi="Times New Roman" w:cs="Times New Roman"/>
          <w:sz w:val="24"/>
          <w:szCs w:val="24"/>
        </w:rPr>
        <w:t>SDIT ALIF</w:t>
      </w:r>
      <w:r w:rsidR="000C5EAA" w:rsidRPr="000C5EAA">
        <w:rPr>
          <w:rFonts w:ascii="Times New Roman" w:hAnsi="Times New Roman" w:cs="Times New Roman"/>
          <w:sz w:val="24"/>
          <w:szCs w:val="24"/>
        </w:rPr>
        <w:t xml:space="preserve"> sebagai solusi atas permasalahan yang dihadapi oleh pihak perpustakaan.</w:t>
      </w:r>
    </w:p>
    <w:p w:rsidR="005F483D" w:rsidRDefault="003D6B90" w:rsidP="0020591C">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3D6B90">
        <w:rPr>
          <w:rFonts w:ascii="Times New Roman" w:hAnsi="Times New Roman" w:cs="Times New Roman"/>
          <w:sz w:val="24"/>
          <w:szCs w:val="24"/>
        </w:rPr>
        <w:t xml:space="preserve">Aplikasi perpustakaan terdiri dari pendaftaran anggota baru, peminjaman, pengembalian buku serta pencatatan </w:t>
      </w:r>
      <w:r>
        <w:rPr>
          <w:rFonts w:ascii="Times New Roman" w:hAnsi="Times New Roman" w:cs="Times New Roman"/>
          <w:sz w:val="24"/>
          <w:szCs w:val="24"/>
        </w:rPr>
        <w:t>buku baru</w:t>
      </w:r>
      <w:r w:rsidRPr="003D6B90">
        <w:rPr>
          <w:rFonts w:ascii="Times New Roman" w:hAnsi="Times New Roman" w:cs="Times New Roman"/>
          <w:sz w:val="24"/>
          <w:szCs w:val="24"/>
        </w:rPr>
        <w:t xml:space="preserve"> dan program kerja petugas disimpan pada database server yang dapat diakses selama 7x24 jam.Pencarian data dan pembuatan laporan juga dapat dilakukan secara tepat dan cepat.Dengan adanya aplikasi perpustakaan pada </w:t>
      </w:r>
      <w:r>
        <w:rPr>
          <w:rFonts w:ascii="Times New Roman" w:hAnsi="Times New Roman" w:cs="Times New Roman"/>
          <w:sz w:val="24"/>
          <w:szCs w:val="24"/>
        </w:rPr>
        <w:t xml:space="preserve">Sekolah </w:t>
      </w:r>
      <w:r w:rsidR="000D49B1">
        <w:rPr>
          <w:rFonts w:ascii="Times New Roman" w:hAnsi="Times New Roman" w:cs="Times New Roman"/>
          <w:sz w:val="24"/>
          <w:szCs w:val="24"/>
        </w:rPr>
        <w:t>SDIT ALIF</w:t>
      </w:r>
      <w:r w:rsidRPr="003D6B90">
        <w:rPr>
          <w:rFonts w:ascii="Times New Roman" w:hAnsi="Times New Roman" w:cs="Times New Roman"/>
          <w:sz w:val="24"/>
          <w:szCs w:val="24"/>
        </w:rPr>
        <w:t xml:space="preserve"> diharap dapat menjadi solusi atas permasalahan yang dihadapi dan dapat menghasilkan informasi yang berguna untuk pengambilan keputusan jangka panjang serta meningkatkan mutu pelayanan perpustakaan kepada seluruh </w:t>
      </w:r>
      <w:r>
        <w:rPr>
          <w:rFonts w:ascii="Times New Roman" w:hAnsi="Times New Roman" w:cs="Times New Roman"/>
          <w:sz w:val="24"/>
          <w:szCs w:val="24"/>
        </w:rPr>
        <w:t>warga</w:t>
      </w:r>
      <w:r w:rsidRPr="003D6B90">
        <w:rPr>
          <w:rFonts w:ascii="Times New Roman" w:hAnsi="Times New Roman" w:cs="Times New Roman"/>
          <w:sz w:val="24"/>
          <w:szCs w:val="24"/>
        </w:rPr>
        <w:t xml:space="preserve"> </w:t>
      </w:r>
      <w:r>
        <w:rPr>
          <w:rFonts w:ascii="Times New Roman" w:hAnsi="Times New Roman" w:cs="Times New Roman"/>
          <w:sz w:val="24"/>
          <w:szCs w:val="24"/>
        </w:rPr>
        <w:t xml:space="preserve">Sekolah </w:t>
      </w:r>
      <w:r w:rsidR="000D49B1">
        <w:rPr>
          <w:rFonts w:ascii="Times New Roman" w:hAnsi="Times New Roman" w:cs="Times New Roman"/>
          <w:sz w:val="24"/>
          <w:szCs w:val="24"/>
        </w:rPr>
        <w:t>SDIT ALIF</w:t>
      </w:r>
      <w:r>
        <w:rPr>
          <w:rFonts w:ascii="Times New Roman" w:hAnsi="Times New Roman" w:cs="Times New Roman"/>
          <w:sz w:val="24"/>
          <w:szCs w:val="24"/>
        </w:rPr>
        <w:t>.</w:t>
      </w:r>
      <w:r w:rsidRPr="003D6B90">
        <w:rPr>
          <w:rFonts w:ascii="Times New Roman" w:hAnsi="Times New Roman" w:cs="Times New Roman"/>
          <w:sz w:val="24"/>
          <w:szCs w:val="24"/>
        </w:rPr>
        <w:t xml:space="preserve"> </w:t>
      </w:r>
      <w:r w:rsidRPr="000963EA">
        <w:rPr>
          <w:rFonts w:ascii="Times New Roman" w:hAnsi="Times New Roman" w:cs="Times New Roman"/>
          <w:sz w:val="24"/>
          <w:szCs w:val="24"/>
        </w:rPr>
        <w:t xml:space="preserve">Berdasarkan uraian diatas sistem </w:t>
      </w:r>
      <w:r>
        <w:rPr>
          <w:rFonts w:ascii="Times New Roman" w:hAnsi="Times New Roman" w:cs="Times New Roman"/>
          <w:sz w:val="24"/>
          <w:szCs w:val="24"/>
        </w:rPr>
        <w:t>aplikasi perpustakaan</w:t>
      </w:r>
      <w:r w:rsidRPr="000963EA">
        <w:rPr>
          <w:rFonts w:ascii="Times New Roman" w:hAnsi="Times New Roman" w:cs="Times New Roman"/>
          <w:sz w:val="24"/>
          <w:szCs w:val="24"/>
        </w:rPr>
        <w:t xml:space="preserve"> sangatlah penting bagi suatu </w:t>
      </w:r>
      <w:r>
        <w:rPr>
          <w:rFonts w:ascii="Times New Roman" w:hAnsi="Times New Roman" w:cs="Times New Roman"/>
          <w:sz w:val="24"/>
          <w:szCs w:val="24"/>
        </w:rPr>
        <w:t>sekolah</w:t>
      </w:r>
      <w:r w:rsidRPr="000963EA">
        <w:rPr>
          <w:rFonts w:ascii="Times New Roman" w:hAnsi="Times New Roman" w:cs="Times New Roman"/>
          <w:sz w:val="24"/>
          <w:szCs w:val="24"/>
        </w:rPr>
        <w:t xml:space="preserve">, sehingga dengan segala kekurangannya penulis mencoba membuat sebuah perancangan sistem </w:t>
      </w:r>
      <w:r>
        <w:rPr>
          <w:rFonts w:ascii="Times New Roman" w:hAnsi="Times New Roman" w:cs="Times New Roman"/>
          <w:sz w:val="24"/>
          <w:szCs w:val="24"/>
        </w:rPr>
        <w:t>perpustakaan</w:t>
      </w:r>
      <w:r w:rsidRPr="000963EA">
        <w:rPr>
          <w:rFonts w:ascii="Times New Roman" w:hAnsi="Times New Roman" w:cs="Times New Roman"/>
          <w:sz w:val="24"/>
          <w:szCs w:val="24"/>
        </w:rPr>
        <w:t xml:space="preserve"> untuk dijadikan bahan </w:t>
      </w:r>
      <w:r>
        <w:rPr>
          <w:rFonts w:ascii="Times New Roman" w:hAnsi="Times New Roman" w:cs="Times New Roman"/>
          <w:sz w:val="24"/>
          <w:szCs w:val="24"/>
        </w:rPr>
        <w:t>skripsi</w:t>
      </w:r>
      <w:r w:rsidRPr="000963EA">
        <w:rPr>
          <w:rFonts w:ascii="Times New Roman" w:hAnsi="Times New Roman" w:cs="Times New Roman"/>
          <w:sz w:val="24"/>
          <w:szCs w:val="24"/>
        </w:rPr>
        <w:t xml:space="preserve"> dengan judul: “</w:t>
      </w:r>
      <w:r w:rsidR="000B303F">
        <w:rPr>
          <w:rFonts w:ascii="Times New Roman" w:eastAsia="Times New Roman" w:hAnsi="Times New Roman" w:cs="Times New Roman"/>
          <w:sz w:val="24"/>
          <w:szCs w:val="24"/>
          <w:lang w:eastAsia="en-ID"/>
        </w:rPr>
        <w:t>RANCANG BANGUN</w:t>
      </w:r>
      <w:r w:rsidRPr="003D6B90">
        <w:rPr>
          <w:rFonts w:ascii="Times New Roman" w:eastAsia="Times New Roman" w:hAnsi="Times New Roman" w:cs="Times New Roman"/>
          <w:sz w:val="24"/>
          <w:szCs w:val="24"/>
          <w:lang w:eastAsia="en-ID"/>
        </w:rPr>
        <w:t xml:space="preserve"> APLIKASI PERPUSTAKAAN BERBASIS </w:t>
      </w:r>
      <w:proofErr w:type="gramStart"/>
      <w:r w:rsidRPr="003D6B90">
        <w:rPr>
          <w:rFonts w:ascii="Times New Roman" w:eastAsia="Times New Roman" w:hAnsi="Times New Roman" w:cs="Times New Roman"/>
          <w:sz w:val="24"/>
          <w:szCs w:val="24"/>
          <w:lang w:eastAsia="en-ID"/>
        </w:rPr>
        <w:t>DEKSTOP</w:t>
      </w:r>
      <w:r w:rsidR="002001AE">
        <w:rPr>
          <w:rFonts w:ascii="Times New Roman" w:eastAsia="Times New Roman" w:hAnsi="Times New Roman" w:cs="Times New Roman"/>
          <w:sz w:val="24"/>
          <w:szCs w:val="24"/>
          <w:lang w:eastAsia="en-ID"/>
        </w:rPr>
        <w:t xml:space="preserve"> </w:t>
      </w:r>
      <w:r w:rsidRPr="003D6B90">
        <w:rPr>
          <w:rFonts w:ascii="Times New Roman" w:eastAsia="Times New Roman" w:hAnsi="Times New Roman" w:cs="Times New Roman"/>
          <w:sz w:val="24"/>
          <w:szCs w:val="24"/>
          <w:lang w:eastAsia="en-ID"/>
        </w:rPr>
        <w:t>:</w:t>
      </w:r>
      <w:proofErr w:type="gramEnd"/>
      <w:r w:rsidRPr="003D6B90">
        <w:rPr>
          <w:rFonts w:ascii="Times New Roman" w:eastAsia="Times New Roman" w:hAnsi="Times New Roman" w:cs="Times New Roman"/>
          <w:sz w:val="24"/>
          <w:szCs w:val="24"/>
          <w:lang w:eastAsia="en-ID"/>
        </w:rPr>
        <w:t xml:space="preserve"> STUDI KASUS SEKOLAH </w:t>
      </w:r>
      <w:r w:rsidR="000D49B1">
        <w:rPr>
          <w:rFonts w:ascii="Times New Roman" w:eastAsia="Times New Roman" w:hAnsi="Times New Roman" w:cs="Times New Roman"/>
          <w:sz w:val="24"/>
          <w:szCs w:val="24"/>
          <w:lang w:eastAsia="en-ID"/>
        </w:rPr>
        <w:t>SDIT ALIF</w:t>
      </w:r>
      <w:r w:rsidRPr="003D6B90">
        <w:rPr>
          <w:rFonts w:ascii="Times New Roman" w:hAnsi="Times New Roman" w:cs="Times New Roman"/>
          <w:sz w:val="24"/>
          <w:szCs w:val="24"/>
        </w:rPr>
        <w:t>”.</w:t>
      </w:r>
    </w:p>
    <w:p w:rsidR="0020591C" w:rsidRDefault="0020591C" w:rsidP="0020591C">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20591C" w:rsidRPr="003274B6" w:rsidRDefault="0020591C" w:rsidP="0020591C">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lastRenderedPageBreak/>
        <w:t>Rumusan Masalah</w:t>
      </w:r>
    </w:p>
    <w:p w:rsidR="0020591C" w:rsidRDefault="0020591C" w:rsidP="0020591C">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20591C">
        <w:rPr>
          <w:rFonts w:ascii="Times New Roman" w:hAnsi="Times New Roman" w:cs="Times New Roman"/>
          <w:sz w:val="24"/>
          <w:szCs w:val="24"/>
        </w:rPr>
        <w:t xml:space="preserve">Berdasarkan uraian latar belakang di atas, maka dirumuskan masalah tentang bagaimana membangun aplikasi perpustakaan yang dapat menjadi solusi permasalahan yang dihadapi pihak perpustakaan </w:t>
      </w:r>
      <w:r>
        <w:rPr>
          <w:rFonts w:ascii="Times New Roman" w:hAnsi="Times New Roman" w:cs="Times New Roman"/>
          <w:sz w:val="24"/>
          <w:szCs w:val="24"/>
        </w:rPr>
        <w:t xml:space="preserve">Sekolah </w:t>
      </w:r>
      <w:r w:rsidR="000D49B1">
        <w:rPr>
          <w:rFonts w:ascii="Times New Roman" w:hAnsi="Times New Roman" w:cs="Times New Roman"/>
          <w:sz w:val="24"/>
          <w:szCs w:val="24"/>
        </w:rPr>
        <w:t>SDIT ALIF</w:t>
      </w:r>
      <w:r w:rsidRPr="0020591C">
        <w:rPr>
          <w:rFonts w:ascii="Times New Roman" w:hAnsi="Times New Roman" w:cs="Times New Roman"/>
          <w:sz w:val="24"/>
          <w:szCs w:val="24"/>
        </w:rPr>
        <w:t>.</w:t>
      </w:r>
    </w:p>
    <w:p w:rsidR="0020591C" w:rsidRDefault="0020591C" w:rsidP="0020591C">
      <w:pPr>
        <w:pBdr>
          <w:top w:val="nil"/>
          <w:left w:val="nil"/>
          <w:bottom w:val="nil"/>
          <w:right w:val="nil"/>
          <w:between w:val="nil"/>
        </w:pBdr>
        <w:spacing w:after="0" w:line="360" w:lineRule="auto"/>
        <w:jc w:val="both"/>
        <w:rPr>
          <w:rFonts w:ascii="Times New Roman" w:hAnsi="Times New Roman" w:cs="Times New Roman"/>
          <w:sz w:val="24"/>
          <w:szCs w:val="24"/>
        </w:rPr>
      </w:pPr>
    </w:p>
    <w:p w:rsidR="00BC697F" w:rsidRDefault="00BC697F" w:rsidP="0020591C">
      <w:pPr>
        <w:pBdr>
          <w:top w:val="nil"/>
          <w:left w:val="nil"/>
          <w:bottom w:val="nil"/>
          <w:right w:val="nil"/>
          <w:between w:val="nil"/>
        </w:pBdr>
        <w:spacing w:after="0" w:line="360" w:lineRule="auto"/>
        <w:jc w:val="both"/>
        <w:rPr>
          <w:rFonts w:ascii="Times New Roman" w:hAnsi="Times New Roman" w:cs="Times New Roman"/>
          <w:sz w:val="24"/>
          <w:szCs w:val="24"/>
        </w:rPr>
      </w:pPr>
    </w:p>
    <w:p w:rsidR="0020591C" w:rsidRPr="003274B6" w:rsidRDefault="0020591C" w:rsidP="0020591C">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Batasan Masalah</w:t>
      </w:r>
    </w:p>
    <w:p w:rsidR="00BC697F" w:rsidRDefault="00BC697F" w:rsidP="00BC697F">
      <w:pPr>
        <w:pStyle w:val="ListParagraph"/>
        <w:pBdr>
          <w:top w:val="nil"/>
          <w:left w:val="nil"/>
          <w:bottom w:val="nil"/>
          <w:right w:val="nil"/>
          <w:between w:val="nil"/>
        </w:pBd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BC697F">
        <w:rPr>
          <w:rFonts w:ascii="Times New Roman" w:hAnsi="Times New Roman" w:cs="Times New Roman"/>
          <w:sz w:val="24"/>
          <w:szCs w:val="24"/>
        </w:rPr>
        <w:t>rumusan masalah di atas, maka dapat ditent</w:t>
      </w:r>
      <w:r>
        <w:rPr>
          <w:rFonts w:ascii="Times New Roman" w:hAnsi="Times New Roman" w:cs="Times New Roman"/>
          <w:sz w:val="24"/>
          <w:szCs w:val="24"/>
        </w:rPr>
        <w:t xml:space="preserve">ukan batasan masalah, yaitu: </w:t>
      </w:r>
      <w:r w:rsidRPr="00BC697F">
        <w:rPr>
          <w:rFonts w:ascii="Times New Roman" w:hAnsi="Times New Roman" w:cs="Times New Roman"/>
          <w:sz w:val="24"/>
          <w:szCs w:val="24"/>
        </w:rPr>
        <w:t xml:space="preserve">Sistem yang dibuat </w:t>
      </w:r>
      <w:r>
        <w:rPr>
          <w:rFonts w:ascii="Times New Roman" w:hAnsi="Times New Roman" w:cs="Times New Roman"/>
          <w:sz w:val="24"/>
          <w:szCs w:val="24"/>
        </w:rPr>
        <w:t xml:space="preserve">ini hanya mengubah sistem dari manual menjadi Sistem Aplikasi Perpustakaan Sekolah </w:t>
      </w:r>
      <w:r w:rsidR="000D49B1">
        <w:rPr>
          <w:rFonts w:ascii="Times New Roman" w:hAnsi="Times New Roman" w:cs="Times New Roman"/>
          <w:sz w:val="24"/>
          <w:szCs w:val="24"/>
        </w:rPr>
        <w:t>SDIT ALIF</w:t>
      </w:r>
      <w:r w:rsidRPr="00BC697F">
        <w:rPr>
          <w:rFonts w:ascii="Times New Roman" w:hAnsi="Times New Roman" w:cs="Times New Roman"/>
          <w:sz w:val="24"/>
          <w:szCs w:val="24"/>
        </w:rPr>
        <w:t>.</w:t>
      </w:r>
    </w:p>
    <w:p w:rsidR="00BC697F" w:rsidRDefault="00BC697F" w:rsidP="00BC697F">
      <w:pPr>
        <w:pStyle w:val="ListParagraph"/>
        <w:pBdr>
          <w:top w:val="nil"/>
          <w:left w:val="nil"/>
          <w:bottom w:val="nil"/>
          <w:right w:val="nil"/>
          <w:between w:val="nil"/>
        </w:pBdr>
        <w:spacing w:after="0" w:line="360" w:lineRule="auto"/>
        <w:ind w:firstLine="720"/>
        <w:jc w:val="both"/>
        <w:rPr>
          <w:rFonts w:ascii="Times New Roman" w:hAnsi="Times New Roman" w:cs="Times New Roman"/>
          <w:sz w:val="24"/>
          <w:szCs w:val="24"/>
        </w:rPr>
      </w:pPr>
    </w:p>
    <w:p w:rsidR="00BC697F" w:rsidRPr="003274B6" w:rsidRDefault="00BC697F" w:rsidP="00BC697F">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Tujuan Penelitian</w:t>
      </w:r>
    </w:p>
    <w:p w:rsidR="000B303F" w:rsidRDefault="00BC697F" w:rsidP="00BC697F">
      <w:pPr>
        <w:pStyle w:val="ListParagraph"/>
        <w:pBdr>
          <w:top w:val="nil"/>
          <w:left w:val="nil"/>
          <w:bottom w:val="nil"/>
          <w:right w:val="nil"/>
          <w:between w:val="nil"/>
        </w:pBd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engan mengacu pada </w:t>
      </w:r>
      <w:r w:rsidRPr="00BC697F">
        <w:rPr>
          <w:rFonts w:ascii="Times New Roman" w:hAnsi="Times New Roman" w:cs="Times New Roman"/>
          <w:sz w:val="24"/>
          <w:szCs w:val="24"/>
        </w:rPr>
        <w:t xml:space="preserve">rumusan masalah maka tujuan yang hendak dicapai dalam </w:t>
      </w:r>
      <w:r>
        <w:rPr>
          <w:rFonts w:ascii="Times New Roman" w:hAnsi="Times New Roman" w:cs="Times New Roman"/>
          <w:sz w:val="24"/>
          <w:szCs w:val="24"/>
        </w:rPr>
        <w:t>pembuatan aplikasi</w:t>
      </w:r>
      <w:r w:rsidR="000B303F">
        <w:rPr>
          <w:rFonts w:ascii="Times New Roman" w:hAnsi="Times New Roman" w:cs="Times New Roman"/>
          <w:sz w:val="24"/>
          <w:szCs w:val="24"/>
        </w:rPr>
        <w:t xml:space="preserve"> </w:t>
      </w:r>
      <w:proofErr w:type="gramStart"/>
      <w:r w:rsidR="000B303F">
        <w:rPr>
          <w:rFonts w:ascii="Times New Roman" w:hAnsi="Times New Roman" w:cs="Times New Roman"/>
          <w:sz w:val="24"/>
          <w:szCs w:val="24"/>
        </w:rPr>
        <w:t>ini :</w:t>
      </w:r>
      <w:proofErr w:type="gramEnd"/>
    </w:p>
    <w:p w:rsidR="00BC697F" w:rsidRDefault="000B303F" w:rsidP="000B303F">
      <w:pPr>
        <w:pStyle w:val="ListParagraph"/>
        <w:numPr>
          <w:ilvl w:val="0"/>
          <w:numId w:val="9"/>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Me</w:t>
      </w:r>
      <w:r w:rsidR="00BC697F" w:rsidRPr="000B303F">
        <w:rPr>
          <w:rFonts w:ascii="Times New Roman" w:hAnsi="Times New Roman" w:cs="Times New Roman"/>
          <w:sz w:val="24"/>
          <w:szCs w:val="24"/>
        </w:rPr>
        <w:t xml:space="preserve">nghasilkan aplikasi </w:t>
      </w:r>
      <w:proofErr w:type="gramStart"/>
      <w:r w:rsidR="00BC697F" w:rsidRPr="000B303F">
        <w:rPr>
          <w:rFonts w:ascii="Times New Roman" w:hAnsi="Times New Roman" w:cs="Times New Roman"/>
          <w:sz w:val="24"/>
          <w:szCs w:val="24"/>
        </w:rPr>
        <w:t xml:space="preserve">perpustakaan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dapat membantu </w:t>
      </w:r>
      <w:r w:rsidR="00BC697F" w:rsidRPr="000B303F">
        <w:rPr>
          <w:rFonts w:ascii="Times New Roman" w:hAnsi="Times New Roman" w:cs="Times New Roman"/>
          <w:sz w:val="24"/>
          <w:szCs w:val="24"/>
        </w:rPr>
        <w:t xml:space="preserve"> Sekolah </w:t>
      </w:r>
      <w:r w:rsidR="000D49B1">
        <w:rPr>
          <w:rFonts w:ascii="Times New Roman" w:hAnsi="Times New Roman" w:cs="Times New Roman"/>
          <w:sz w:val="24"/>
          <w:szCs w:val="24"/>
        </w:rPr>
        <w:t>SDIT ALIF</w:t>
      </w:r>
      <w:r w:rsidR="00BC697F" w:rsidRPr="000B303F">
        <w:rPr>
          <w:rFonts w:ascii="Times New Roman" w:hAnsi="Times New Roman" w:cs="Times New Roman"/>
          <w:sz w:val="24"/>
          <w:szCs w:val="24"/>
        </w:rPr>
        <w:t>.</w:t>
      </w:r>
    </w:p>
    <w:p w:rsidR="000B303F" w:rsidRDefault="000B303F" w:rsidP="000B303F">
      <w:pPr>
        <w:pStyle w:val="ListParagraph"/>
        <w:numPr>
          <w:ilvl w:val="0"/>
          <w:numId w:val="9"/>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Untuk memenuhi program studi S1 sistem infomasi.</w:t>
      </w:r>
    </w:p>
    <w:p w:rsidR="000B303F" w:rsidRDefault="000B303F" w:rsidP="000B303F">
      <w:pPr>
        <w:pBdr>
          <w:top w:val="nil"/>
          <w:left w:val="nil"/>
          <w:bottom w:val="nil"/>
          <w:right w:val="nil"/>
          <w:between w:val="nil"/>
        </w:pBdr>
        <w:spacing w:after="0" w:line="360" w:lineRule="auto"/>
        <w:jc w:val="both"/>
        <w:rPr>
          <w:rFonts w:ascii="Times New Roman" w:hAnsi="Times New Roman" w:cs="Times New Roman"/>
          <w:sz w:val="24"/>
          <w:szCs w:val="24"/>
        </w:rPr>
      </w:pPr>
    </w:p>
    <w:p w:rsidR="000B303F" w:rsidRPr="003274B6" w:rsidRDefault="000B303F" w:rsidP="000B303F">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Manfaat Penelitian</w:t>
      </w:r>
    </w:p>
    <w:p w:rsidR="000B303F" w:rsidRDefault="000B303F" w:rsidP="000B303F">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0B303F">
        <w:rPr>
          <w:rFonts w:ascii="Times New Roman" w:hAnsi="Times New Roman" w:cs="Times New Roman"/>
          <w:sz w:val="24"/>
          <w:szCs w:val="24"/>
        </w:rPr>
        <w:t>Berdasakan pada tujuan penelitian maka manfaat yang di dapat dalam pembuatan</w:t>
      </w:r>
      <w:r>
        <w:rPr>
          <w:rFonts w:ascii="Times New Roman" w:hAnsi="Times New Roman" w:cs="Times New Roman"/>
          <w:sz w:val="24"/>
          <w:szCs w:val="24"/>
        </w:rPr>
        <w:t xml:space="preserve"> Aplikasi Perputakaan </w:t>
      </w:r>
      <w:proofErr w:type="gramStart"/>
      <w:r>
        <w:rPr>
          <w:rFonts w:ascii="Times New Roman" w:hAnsi="Times New Roman" w:cs="Times New Roman"/>
          <w:sz w:val="24"/>
          <w:szCs w:val="24"/>
        </w:rPr>
        <w:t>ini :</w:t>
      </w:r>
      <w:proofErr w:type="gramEnd"/>
    </w:p>
    <w:p w:rsidR="000B303F" w:rsidRDefault="000B303F" w:rsidP="000B303F">
      <w:pPr>
        <w:pStyle w:val="ListParagraph"/>
        <w:numPr>
          <w:ilvl w:val="0"/>
          <w:numId w:val="10"/>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pat membantu staff dan warga sekolah di Sekolah </w:t>
      </w:r>
      <w:r w:rsidR="000D49B1">
        <w:rPr>
          <w:rFonts w:ascii="Times New Roman" w:hAnsi="Times New Roman" w:cs="Times New Roman"/>
          <w:sz w:val="24"/>
          <w:szCs w:val="24"/>
        </w:rPr>
        <w:t>SDIT ALIF</w:t>
      </w:r>
      <w:r>
        <w:rPr>
          <w:rFonts w:ascii="Times New Roman" w:hAnsi="Times New Roman" w:cs="Times New Roman"/>
          <w:sz w:val="24"/>
          <w:szCs w:val="24"/>
        </w:rPr>
        <w:t>.</w:t>
      </w:r>
    </w:p>
    <w:p w:rsidR="000B303F" w:rsidRDefault="000B303F" w:rsidP="000B303F">
      <w:pPr>
        <w:pStyle w:val="ListParagraph"/>
        <w:numPr>
          <w:ilvl w:val="0"/>
          <w:numId w:val="10"/>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Penelitian ini dapat menjadi suatu penelitian yang dapat membantu untuk menyelesaikan program studi S1 sistem informasi.</w:t>
      </w:r>
    </w:p>
    <w:p w:rsidR="00882B91" w:rsidRDefault="00882B91" w:rsidP="00882B91">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p>
    <w:p w:rsidR="000B303F" w:rsidRPr="003274B6" w:rsidRDefault="00882B91" w:rsidP="000B303F">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Metodologi Penelitian</w:t>
      </w:r>
    </w:p>
    <w:p w:rsidR="00882B91" w:rsidRPr="001042C2" w:rsidRDefault="00882B91" w:rsidP="001042C2">
      <w:pPr>
        <w:pStyle w:val="ListParagraph"/>
        <w:pBdr>
          <w:top w:val="nil"/>
          <w:left w:val="nil"/>
          <w:bottom w:val="nil"/>
          <w:right w:val="nil"/>
          <w:between w:val="nil"/>
        </w:pBdr>
        <w:spacing w:after="0" w:line="360" w:lineRule="auto"/>
        <w:ind w:firstLine="720"/>
        <w:jc w:val="both"/>
        <w:rPr>
          <w:rFonts w:ascii="Times New Roman" w:hAnsi="Times New Roman" w:cs="Times New Roman"/>
          <w:i/>
          <w:sz w:val="24"/>
          <w:szCs w:val="24"/>
        </w:rPr>
      </w:pPr>
      <w:r w:rsidRPr="00882B91">
        <w:rPr>
          <w:rFonts w:ascii="Times New Roman" w:hAnsi="Times New Roman" w:cs="Times New Roman"/>
          <w:sz w:val="24"/>
          <w:szCs w:val="24"/>
        </w:rPr>
        <w:t>Metodologi</w:t>
      </w:r>
      <w:r>
        <w:rPr>
          <w:rFonts w:ascii="Times New Roman" w:hAnsi="Times New Roman" w:cs="Times New Roman"/>
          <w:sz w:val="24"/>
          <w:szCs w:val="24"/>
        </w:rPr>
        <w:t xml:space="preserve"> penelitian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untuk penelitian kali ini menggunakan metode </w:t>
      </w:r>
      <w:r w:rsidR="001042C2" w:rsidRPr="001042C2">
        <w:rPr>
          <w:rFonts w:ascii="Times New Roman" w:hAnsi="Times New Roman" w:cs="Times New Roman"/>
          <w:i/>
          <w:sz w:val="24"/>
          <w:szCs w:val="24"/>
        </w:rPr>
        <w:t>System Development Life Cycle (SDLC) model Waterfall</w:t>
      </w:r>
    </w:p>
    <w:p w:rsidR="00600AE1" w:rsidRDefault="00600AE1" w:rsidP="001042C2">
      <w:pPr>
        <w:pStyle w:val="ListParagraph"/>
        <w:pBdr>
          <w:top w:val="nil"/>
          <w:left w:val="nil"/>
          <w:bottom w:val="nil"/>
          <w:right w:val="nil"/>
          <w:between w:val="nil"/>
        </w:pBdr>
        <w:spacing w:after="0" w:line="360" w:lineRule="auto"/>
        <w:ind w:left="1440"/>
        <w:jc w:val="center"/>
        <w:rPr>
          <w:rFonts w:ascii="Times New Roman" w:hAnsi="Times New Roman" w:cs="Times New Roman"/>
          <w:sz w:val="24"/>
          <w:szCs w:val="24"/>
        </w:rPr>
      </w:pPr>
    </w:p>
    <w:p w:rsidR="001042C2" w:rsidRDefault="001042C2" w:rsidP="001042C2">
      <w:pPr>
        <w:pStyle w:val="ListParagraph"/>
        <w:pBdr>
          <w:top w:val="nil"/>
          <w:left w:val="nil"/>
          <w:bottom w:val="nil"/>
          <w:right w:val="nil"/>
          <w:between w:val="nil"/>
        </w:pBdr>
        <w:spacing w:after="0" w:line="360" w:lineRule="auto"/>
        <w:ind w:left="1440"/>
        <w:jc w:val="center"/>
        <w:rPr>
          <w:rFonts w:ascii="Times New Roman" w:hAnsi="Times New Roman" w:cs="Times New Roman"/>
          <w:sz w:val="24"/>
          <w:szCs w:val="24"/>
        </w:rPr>
      </w:pPr>
    </w:p>
    <w:p w:rsidR="00600AE1" w:rsidRPr="003274B6" w:rsidRDefault="00600AE1" w:rsidP="00600AE1">
      <w:pPr>
        <w:pStyle w:val="ListParagraph"/>
        <w:numPr>
          <w:ilvl w:val="0"/>
          <w:numId w:val="3"/>
        </w:numPr>
        <w:pBdr>
          <w:top w:val="nil"/>
          <w:left w:val="nil"/>
          <w:bottom w:val="nil"/>
          <w:right w:val="nil"/>
          <w:between w:val="nil"/>
        </w:pBdr>
        <w:spacing w:after="0" w:line="360" w:lineRule="auto"/>
        <w:jc w:val="both"/>
        <w:rPr>
          <w:rFonts w:ascii="Times New Roman" w:hAnsi="Times New Roman" w:cs="Times New Roman"/>
          <w:b/>
          <w:sz w:val="24"/>
          <w:szCs w:val="24"/>
        </w:rPr>
      </w:pPr>
      <w:r w:rsidRPr="003274B6">
        <w:rPr>
          <w:rFonts w:ascii="Times New Roman" w:hAnsi="Times New Roman" w:cs="Times New Roman"/>
          <w:b/>
          <w:sz w:val="24"/>
          <w:szCs w:val="24"/>
        </w:rPr>
        <w:t>Sistematika Penulisan</w:t>
      </w:r>
    </w:p>
    <w:p w:rsidR="00600AE1" w:rsidRDefault="00600AE1" w:rsidP="00600AE1">
      <w:pPr>
        <w:pBdr>
          <w:top w:val="nil"/>
          <w:left w:val="nil"/>
          <w:bottom w:val="nil"/>
          <w:right w:val="nil"/>
          <w:between w:val="nil"/>
        </w:pBd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S</w:t>
      </w:r>
      <w:r w:rsidRPr="00600AE1">
        <w:rPr>
          <w:rFonts w:ascii="Times New Roman" w:hAnsi="Times New Roman" w:cs="Times New Roman"/>
          <w:sz w:val="24"/>
          <w:szCs w:val="24"/>
        </w:rPr>
        <w:t>istematika penulisan skripsi ini dapat dipaparkan s</w:t>
      </w:r>
      <w:r>
        <w:rPr>
          <w:rFonts w:ascii="Times New Roman" w:hAnsi="Times New Roman" w:cs="Times New Roman"/>
          <w:sz w:val="24"/>
          <w:szCs w:val="24"/>
        </w:rPr>
        <w:t xml:space="preserve">ecara singkat sebagai </w:t>
      </w:r>
      <w:proofErr w:type="gramStart"/>
      <w:r>
        <w:rPr>
          <w:rFonts w:ascii="Times New Roman" w:hAnsi="Times New Roman" w:cs="Times New Roman"/>
          <w:sz w:val="24"/>
          <w:szCs w:val="24"/>
        </w:rPr>
        <w:t>berikut :</w:t>
      </w:r>
      <w:proofErr w:type="gramEnd"/>
    </w:p>
    <w:p w:rsidR="00600AE1" w:rsidRDefault="00600AE1" w:rsidP="00600AE1">
      <w:pPr>
        <w:pBdr>
          <w:top w:val="nil"/>
          <w:left w:val="nil"/>
          <w:bottom w:val="nil"/>
          <w:right w:val="nil"/>
          <w:between w:val="nil"/>
        </w:pBdr>
        <w:spacing w:after="0" w:line="360" w:lineRule="auto"/>
        <w:ind w:left="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left="720"/>
        <w:jc w:val="both"/>
        <w:rPr>
          <w:rFonts w:ascii="Times New Roman" w:hAnsi="Times New Roman" w:cs="Times New Roman"/>
          <w:b/>
          <w:sz w:val="24"/>
          <w:szCs w:val="24"/>
        </w:rPr>
      </w:pPr>
      <w:r w:rsidRPr="003274B6">
        <w:rPr>
          <w:rFonts w:ascii="Times New Roman" w:hAnsi="Times New Roman" w:cs="Times New Roman"/>
          <w:b/>
          <w:sz w:val="24"/>
          <w:szCs w:val="24"/>
        </w:rPr>
        <w:t xml:space="preserve">BAB I PENDAHULUAN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 xml:space="preserve">Bab ini </w:t>
      </w:r>
      <w:proofErr w:type="gramStart"/>
      <w:r w:rsidRPr="00600AE1">
        <w:rPr>
          <w:rFonts w:ascii="Times New Roman" w:hAnsi="Times New Roman" w:cs="Times New Roman"/>
          <w:sz w:val="24"/>
          <w:szCs w:val="24"/>
        </w:rPr>
        <w:t>akan</w:t>
      </w:r>
      <w:proofErr w:type="gramEnd"/>
      <w:r w:rsidRPr="00600AE1">
        <w:rPr>
          <w:rFonts w:ascii="Times New Roman" w:hAnsi="Times New Roman" w:cs="Times New Roman"/>
          <w:sz w:val="24"/>
          <w:szCs w:val="24"/>
        </w:rPr>
        <w:t xml:space="preserve"> dijelaskan mengenai latar belakang masalah, </w:t>
      </w:r>
      <w:r>
        <w:rPr>
          <w:rFonts w:ascii="Times New Roman" w:hAnsi="Times New Roman" w:cs="Times New Roman"/>
          <w:sz w:val="24"/>
          <w:szCs w:val="24"/>
        </w:rPr>
        <w:t>rumusan masalah</w:t>
      </w:r>
      <w:r w:rsidRPr="00600AE1">
        <w:rPr>
          <w:rFonts w:ascii="Times New Roman" w:hAnsi="Times New Roman" w:cs="Times New Roman"/>
          <w:sz w:val="24"/>
          <w:szCs w:val="24"/>
        </w:rPr>
        <w:t>, bata</w:t>
      </w:r>
      <w:r>
        <w:rPr>
          <w:rFonts w:ascii="Times New Roman" w:hAnsi="Times New Roman" w:cs="Times New Roman"/>
          <w:sz w:val="24"/>
          <w:szCs w:val="24"/>
        </w:rPr>
        <w:t xml:space="preserve">san masalah, tujuan penelitian, manfaat penelitian, </w:t>
      </w:r>
      <w:r w:rsidRPr="00600AE1">
        <w:rPr>
          <w:rFonts w:ascii="Times New Roman" w:hAnsi="Times New Roman" w:cs="Times New Roman"/>
          <w:sz w:val="24"/>
          <w:szCs w:val="24"/>
        </w:rPr>
        <w:t xml:space="preserve">metode </w:t>
      </w:r>
      <w:r>
        <w:rPr>
          <w:rFonts w:ascii="Times New Roman" w:hAnsi="Times New Roman" w:cs="Times New Roman"/>
          <w:sz w:val="24"/>
          <w:szCs w:val="24"/>
        </w:rPr>
        <w:t>penelitian</w:t>
      </w:r>
      <w:r w:rsidRPr="00600AE1">
        <w:rPr>
          <w:rFonts w:ascii="Times New Roman" w:hAnsi="Times New Roman" w:cs="Times New Roman"/>
          <w:sz w:val="24"/>
          <w:szCs w:val="24"/>
        </w:rPr>
        <w:t>, dan sistematika penulisan laporan.</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jc w:val="both"/>
        <w:rPr>
          <w:rFonts w:ascii="Times New Roman" w:hAnsi="Times New Roman" w:cs="Times New Roman"/>
          <w:b/>
          <w:sz w:val="24"/>
          <w:szCs w:val="24"/>
        </w:rPr>
      </w:pPr>
      <w:r>
        <w:rPr>
          <w:rFonts w:ascii="Times New Roman" w:hAnsi="Times New Roman" w:cs="Times New Roman"/>
          <w:sz w:val="24"/>
          <w:szCs w:val="24"/>
        </w:rPr>
        <w:tab/>
      </w:r>
      <w:r w:rsidRPr="003274B6">
        <w:rPr>
          <w:rFonts w:ascii="Times New Roman" w:hAnsi="Times New Roman" w:cs="Times New Roman"/>
          <w:b/>
          <w:sz w:val="24"/>
          <w:szCs w:val="24"/>
        </w:rPr>
        <w:t xml:space="preserve">BAB II LANDASAN TEORI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 xml:space="preserve">Bab ini </w:t>
      </w:r>
      <w:proofErr w:type="gramStart"/>
      <w:r w:rsidRPr="00600AE1">
        <w:rPr>
          <w:rFonts w:ascii="Times New Roman" w:hAnsi="Times New Roman" w:cs="Times New Roman"/>
          <w:sz w:val="24"/>
          <w:szCs w:val="24"/>
        </w:rPr>
        <w:t>akan</w:t>
      </w:r>
      <w:proofErr w:type="gramEnd"/>
      <w:r w:rsidRPr="00600AE1">
        <w:rPr>
          <w:rFonts w:ascii="Times New Roman" w:hAnsi="Times New Roman" w:cs="Times New Roman"/>
          <w:sz w:val="24"/>
          <w:szCs w:val="24"/>
        </w:rPr>
        <w:t xml:space="preserve"> diuraikan teori-teori yang relevan dengan obyek penelitian yang digunakan sebagai dasar untuk pembahasan dan menguraikan teori-teori yang mendasari pembahasan secara detail, dapat berupa definisi-definisi atau model matematis yang langsung berkaitan dengan ilmu atau masalah yang diteliti.</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firstLine="720"/>
        <w:jc w:val="both"/>
        <w:rPr>
          <w:rFonts w:ascii="Times New Roman" w:hAnsi="Times New Roman" w:cs="Times New Roman"/>
          <w:b/>
          <w:sz w:val="24"/>
          <w:szCs w:val="24"/>
        </w:rPr>
      </w:pPr>
      <w:r w:rsidRPr="003274B6">
        <w:rPr>
          <w:rFonts w:ascii="Times New Roman" w:hAnsi="Times New Roman" w:cs="Times New Roman"/>
          <w:b/>
          <w:sz w:val="24"/>
          <w:szCs w:val="24"/>
        </w:rPr>
        <w:t xml:space="preserve"> BAB III ANALISIS DAN PERANCANGAN SISTEM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 xml:space="preserve">Bab ini </w:t>
      </w:r>
      <w:proofErr w:type="gramStart"/>
      <w:r w:rsidRPr="00600AE1">
        <w:rPr>
          <w:rFonts w:ascii="Times New Roman" w:hAnsi="Times New Roman" w:cs="Times New Roman"/>
          <w:sz w:val="24"/>
          <w:szCs w:val="24"/>
        </w:rPr>
        <w:t>akan</w:t>
      </w:r>
      <w:proofErr w:type="gramEnd"/>
      <w:r w:rsidRPr="00600AE1">
        <w:rPr>
          <w:rFonts w:ascii="Times New Roman" w:hAnsi="Times New Roman" w:cs="Times New Roman"/>
          <w:sz w:val="24"/>
          <w:szCs w:val="24"/>
        </w:rPr>
        <w:t xml:space="preserve"> memaparkan gambaran umum instansi, analisis sistem untuk mengindensikasi dan mengevaluasi masalah, representasi perngetahuan, perancangan sistem, perancangan database, rancangan antarmuka pengguna.</w:t>
      </w:r>
    </w:p>
    <w:p w:rsidR="00600AE1" w:rsidRDefault="00600AE1" w:rsidP="00600AE1">
      <w:pPr>
        <w:pBdr>
          <w:top w:val="nil"/>
          <w:left w:val="nil"/>
          <w:bottom w:val="nil"/>
          <w:right w:val="nil"/>
          <w:between w:val="nil"/>
        </w:pBdr>
        <w:spacing w:after="0" w:line="360" w:lineRule="auto"/>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firstLine="720"/>
        <w:jc w:val="both"/>
        <w:rPr>
          <w:rFonts w:ascii="Times New Roman" w:hAnsi="Times New Roman" w:cs="Times New Roman"/>
          <w:b/>
          <w:sz w:val="24"/>
          <w:szCs w:val="24"/>
        </w:rPr>
      </w:pPr>
      <w:r w:rsidRPr="003274B6">
        <w:rPr>
          <w:rFonts w:ascii="Times New Roman" w:hAnsi="Times New Roman" w:cs="Times New Roman"/>
          <w:b/>
          <w:sz w:val="24"/>
          <w:szCs w:val="24"/>
        </w:rPr>
        <w:t xml:space="preserve"> BAB IV HASIL DAN PEMBAHASAN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 xml:space="preserve">Bab ini </w:t>
      </w:r>
      <w:proofErr w:type="gramStart"/>
      <w:r w:rsidRPr="00600AE1">
        <w:rPr>
          <w:rFonts w:ascii="Times New Roman" w:hAnsi="Times New Roman" w:cs="Times New Roman"/>
          <w:sz w:val="24"/>
          <w:szCs w:val="24"/>
        </w:rPr>
        <w:t>akan</w:t>
      </w:r>
      <w:proofErr w:type="gramEnd"/>
      <w:r w:rsidRPr="00600AE1">
        <w:rPr>
          <w:rFonts w:ascii="Times New Roman" w:hAnsi="Times New Roman" w:cs="Times New Roman"/>
          <w:sz w:val="24"/>
          <w:szCs w:val="24"/>
        </w:rPr>
        <w:t xml:space="preserve"> dijelaskan lebih lanjut mengenai implementasi program, uji coba, dan pembahasan hasil pengujian program dengan hasil keluarannya.</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firstLine="720"/>
        <w:jc w:val="both"/>
        <w:rPr>
          <w:rFonts w:ascii="Times New Roman" w:hAnsi="Times New Roman" w:cs="Times New Roman"/>
          <w:b/>
          <w:sz w:val="24"/>
          <w:szCs w:val="24"/>
        </w:rPr>
      </w:pPr>
      <w:r w:rsidRPr="003274B6">
        <w:rPr>
          <w:rFonts w:ascii="Times New Roman" w:hAnsi="Times New Roman" w:cs="Times New Roman"/>
          <w:b/>
          <w:sz w:val="24"/>
          <w:szCs w:val="24"/>
        </w:rPr>
        <w:lastRenderedPageBreak/>
        <w:t xml:space="preserve"> BAB V PENUTUP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 xml:space="preserve">Bab ini berisi kesimpulan hasil penelitian dan saran untuk pengembangan program selanjutnya ke arah yang lebih baik. </w:t>
      </w:r>
    </w:p>
    <w:p w:rsid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p>
    <w:p w:rsidR="00600AE1" w:rsidRPr="003274B6" w:rsidRDefault="00600AE1" w:rsidP="00600AE1">
      <w:pPr>
        <w:pBdr>
          <w:top w:val="nil"/>
          <w:left w:val="nil"/>
          <w:bottom w:val="nil"/>
          <w:right w:val="nil"/>
          <w:between w:val="nil"/>
        </w:pBdr>
        <w:spacing w:after="0" w:line="360" w:lineRule="auto"/>
        <w:ind w:firstLine="720"/>
        <w:jc w:val="both"/>
        <w:rPr>
          <w:rFonts w:ascii="Times New Roman" w:hAnsi="Times New Roman" w:cs="Times New Roman"/>
          <w:b/>
          <w:sz w:val="24"/>
          <w:szCs w:val="24"/>
        </w:rPr>
      </w:pPr>
      <w:r w:rsidRPr="003274B6">
        <w:rPr>
          <w:rFonts w:ascii="Times New Roman" w:hAnsi="Times New Roman" w:cs="Times New Roman"/>
          <w:b/>
          <w:sz w:val="24"/>
          <w:szCs w:val="24"/>
        </w:rPr>
        <w:t xml:space="preserve">DAFTAR PUSTAKA </w:t>
      </w:r>
    </w:p>
    <w:p w:rsidR="00600AE1" w:rsidRPr="00600AE1" w:rsidRDefault="00600AE1" w:rsidP="00600AE1">
      <w:pPr>
        <w:pBdr>
          <w:top w:val="nil"/>
          <w:left w:val="nil"/>
          <w:bottom w:val="nil"/>
          <w:right w:val="nil"/>
          <w:between w:val="nil"/>
        </w:pBdr>
        <w:spacing w:after="0" w:line="360" w:lineRule="auto"/>
        <w:ind w:left="720" w:firstLine="720"/>
        <w:jc w:val="both"/>
        <w:rPr>
          <w:rFonts w:ascii="Times New Roman" w:hAnsi="Times New Roman" w:cs="Times New Roman"/>
          <w:sz w:val="24"/>
          <w:szCs w:val="24"/>
        </w:rPr>
      </w:pPr>
      <w:r w:rsidRPr="00600AE1">
        <w:rPr>
          <w:rFonts w:ascii="Times New Roman" w:hAnsi="Times New Roman" w:cs="Times New Roman"/>
          <w:sz w:val="24"/>
          <w:szCs w:val="24"/>
        </w:rPr>
        <w:t>Memuat keterangan dari buku-buku dan literatur-literatur lain yang menjadi acuan dalam penyusunan skripsi ini.</w:t>
      </w:r>
    </w:p>
    <w:p w:rsidR="008A2695" w:rsidRPr="00882B91" w:rsidRDefault="00600AE1" w:rsidP="00600AE1">
      <w:pPr>
        <w:pStyle w:val="ListParagraph"/>
        <w:pBdr>
          <w:top w:val="nil"/>
          <w:left w:val="nil"/>
          <w:bottom w:val="nil"/>
          <w:right w:val="nil"/>
          <w:between w:val="nil"/>
        </w:pBdr>
        <w:tabs>
          <w:tab w:val="left" w:pos="5370"/>
        </w:tabs>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b/>
      </w:r>
    </w:p>
    <w:p w:rsidR="00882B91" w:rsidRPr="00882B91" w:rsidRDefault="00882B91" w:rsidP="00882B91">
      <w:pPr>
        <w:pStyle w:val="ListParagraph"/>
        <w:pBdr>
          <w:top w:val="nil"/>
          <w:left w:val="nil"/>
          <w:bottom w:val="nil"/>
          <w:right w:val="nil"/>
          <w:between w:val="nil"/>
        </w:pBdr>
        <w:spacing w:after="0" w:line="360" w:lineRule="auto"/>
        <w:ind w:firstLine="720"/>
        <w:jc w:val="both"/>
        <w:rPr>
          <w:rFonts w:ascii="Times New Roman" w:hAnsi="Times New Roman" w:cs="Times New Roman"/>
          <w:sz w:val="24"/>
          <w:szCs w:val="24"/>
        </w:rPr>
      </w:pPr>
    </w:p>
    <w:p w:rsidR="00010275" w:rsidRDefault="00010275" w:rsidP="00327A2E">
      <w:pPr>
        <w:spacing w:line="360" w:lineRule="auto"/>
        <w:jc w:val="both"/>
        <w:rPr>
          <w:rFonts w:ascii="Times New Roman" w:hAnsi="Times New Roman" w:cs="Times New Roman"/>
          <w:sz w:val="24"/>
          <w:szCs w:val="24"/>
        </w:rPr>
      </w:pPr>
    </w:p>
    <w:p w:rsidR="00A9445D" w:rsidRDefault="00A9445D" w:rsidP="00327A2E">
      <w:pPr>
        <w:spacing w:line="360" w:lineRule="auto"/>
        <w:jc w:val="both"/>
        <w:rPr>
          <w:rFonts w:ascii="Times New Roman" w:hAnsi="Times New Roman" w:cs="Times New Roman"/>
          <w:sz w:val="24"/>
          <w:szCs w:val="24"/>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1042C2" w:rsidRDefault="001042C2" w:rsidP="00A9445D">
      <w:pPr>
        <w:spacing w:line="360" w:lineRule="auto"/>
        <w:jc w:val="center"/>
        <w:rPr>
          <w:rFonts w:ascii="Times New Roman" w:hAnsi="Times New Roman" w:cs="Times New Roman"/>
          <w:b/>
          <w:sz w:val="28"/>
          <w:szCs w:val="28"/>
        </w:rPr>
      </w:pPr>
    </w:p>
    <w:p w:rsidR="00A9445D" w:rsidRPr="00A9445D" w:rsidRDefault="00A9445D" w:rsidP="00A9445D">
      <w:pPr>
        <w:spacing w:line="360" w:lineRule="auto"/>
        <w:jc w:val="center"/>
        <w:rPr>
          <w:rFonts w:ascii="Times New Roman" w:hAnsi="Times New Roman" w:cs="Times New Roman"/>
          <w:b/>
          <w:sz w:val="28"/>
          <w:szCs w:val="28"/>
        </w:rPr>
      </w:pPr>
      <w:r w:rsidRPr="00A9445D">
        <w:rPr>
          <w:rFonts w:ascii="Times New Roman" w:hAnsi="Times New Roman" w:cs="Times New Roman"/>
          <w:b/>
          <w:sz w:val="28"/>
          <w:szCs w:val="28"/>
        </w:rPr>
        <w:t>BAB II</w:t>
      </w:r>
    </w:p>
    <w:p w:rsidR="00A9445D" w:rsidRDefault="00A9445D" w:rsidP="00A9445D">
      <w:pPr>
        <w:spacing w:line="360" w:lineRule="auto"/>
        <w:jc w:val="center"/>
        <w:rPr>
          <w:rFonts w:ascii="Times New Roman" w:hAnsi="Times New Roman" w:cs="Times New Roman"/>
          <w:b/>
          <w:sz w:val="28"/>
          <w:szCs w:val="28"/>
        </w:rPr>
      </w:pPr>
      <w:r w:rsidRPr="00A9445D">
        <w:rPr>
          <w:rFonts w:ascii="Times New Roman" w:hAnsi="Times New Roman" w:cs="Times New Roman"/>
          <w:b/>
          <w:sz w:val="28"/>
          <w:szCs w:val="28"/>
        </w:rPr>
        <w:t>TINJAUAN PUSTAKA</w:t>
      </w:r>
    </w:p>
    <w:p w:rsidR="00A9445D" w:rsidRDefault="00A9445D" w:rsidP="00A9445D">
      <w:pPr>
        <w:spacing w:line="360" w:lineRule="auto"/>
        <w:rPr>
          <w:rFonts w:ascii="Times New Roman" w:hAnsi="Times New Roman" w:cs="Times New Roman"/>
          <w:b/>
          <w:sz w:val="28"/>
          <w:szCs w:val="28"/>
        </w:rPr>
      </w:pPr>
    </w:p>
    <w:p w:rsidR="00A9445D" w:rsidRDefault="00A9445D" w:rsidP="00A9445D">
      <w:pPr>
        <w:pStyle w:val="ListParagraph"/>
        <w:numPr>
          <w:ilvl w:val="0"/>
          <w:numId w:val="14"/>
        </w:numPr>
        <w:spacing w:line="360" w:lineRule="auto"/>
        <w:jc w:val="both"/>
        <w:rPr>
          <w:rFonts w:ascii="Times New Roman" w:hAnsi="Times New Roman" w:cs="Times New Roman"/>
          <w:b/>
          <w:sz w:val="24"/>
          <w:szCs w:val="24"/>
        </w:rPr>
      </w:pPr>
      <w:r w:rsidRPr="00A9445D">
        <w:rPr>
          <w:rFonts w:ascii="Times New Roman" w:hAnsi="Times New Roman" w:cs="Times New Roman"/>
          <w:b/>
          <w:sz w:val="24"/>
          <w:szCs w:val="24"/>
        </w:rPr>
        <w:t>Landasan Teori</w:t>
      </w:r>
    </w:p>
    <w:p w:rsidR="00A9445D" w:rsidRDefault="00A9445D" w:rsidP="00A9445D">
      <w:pPr>
        <w:pStyle w:val="ListParagraph"/>
        <w:numPr>
          <w:ilvl w:val="0"/>
          <w:numId w:val="1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Sistem </w:t>
      </w:r>
    </w:p>
    <w:p w:rsidR="00A9445D" w:rsidRDefault="00A9445D" w:rsidP="00A9445D">
      <w:pPr>
        <w:pStyle w:val="ListParagraph"/>
        <w:spacing w:line="360" w:lineRule="auto"/>
        <w:ind w:left="1080" w:firstLine="360"/>
        <w:jc w:val="both"/>
        <w:rPr>
          <w:rFonts w:ascii="Times New Roman" w:hAnsi="Times New Roman" w:cs="Times New Roman"/>
          <w:sz w:val="24"/>
          <w:szCs w:val="24"/>
        </w:rPr>
      </w:pPr>
      <w:r w:rsidRPr="00A9445D">
        <w:rPr>
          <w:rFonts w:ascii="Times New Roman" w:hAnsi="Times New Roman" w:cs="Times New Roman"/>
          <w:sz w:val="24"/>
          <w:szCs w:val="24"/>
        </w:rPr>
        <w:t xml:space="preserve">Sistem adalah sekelompok elemen yang terintegrasi dengan maksud yang </w:t>
      </w:r>
      <w:proofErr w:type="gramStart"/>
      <w:r w:rsidRPr="00A9445D">
        <w:rPr>
          <w:rFonts w:ascii="Times New Roman" w:hAnsi="Times New Roman" w:cs="Times New Roman"/>
          <w:sz w:val="24"/>
          <w:szCs w:val="24"/>
        </w:rPr>
        <w:t>sama</w:t>
      </w:r>
      <w:proofErr w:type="gramEnd"/>
      <w:r w:rsidRPr="00A9445D">
        <w:rPr>
          <w:rFonts w:ascii="Times New Roman" w:hAnsi="Times New Roman" w:cs="Times New Roman"/>
          <w:sz w:val="24"/>
          <w:szCs w:val="24"/>
        </w:rPr>
        <w:t xml:space="preserve"> untuk mencapai suatu tujuan. Dari pengertian tersebut dapat dikatakan bahwa tidak semua sistem memiliki elemen yang </w:t>
      </w:r>
      <w:proofErr w:type="gramStart"/>
      <w:r w:rsidRPr="00A9445D">
        <w:rPr>
          <w:rFonts w:ascii="Times New Roman" w:hAnsi="Times New Roman" w:cs="Times New Roman"/>
          <w:sz w:val="24"/>
          <w:szCs w:val="24"/>
        </w:rPr>
        <w:t>sama</w:t>
      </w:r>
      <w:proofErr w:type="gramEnd"/>
      <w:r w:rsidRPr="00A9445D">
        <w:rPr>
          <w:rFonts w:ascii="Times New Roman" w:hAnsi="Times New Roman" w:cs="Times New Roman"/>
          <w:sz w:val="24"/>
          <w:szCs w:val="24"/>
        </w:rPr>
        <w:t xml:space="preserve">, tetapi susunan dasar dari setiap sistem hampir sama. Setiap sistem memiliki masukan / input yang melalui sebuah transformasi / proses </w:t>
      </w:r>
      <w:proofErr w:type="gramStart"/>
      <w:r w:rsidRPr="00A9445D">
        <w:rPr>
          <w:rFonts w:ascii="Times New Roman" w:hAnsi="Times New Roman" w:cs="Times New Roman"/>
          <w:sz w:val="24"/>
          <w:szCs w:val="24"/>
        </w:rPr>
        <w:t>akan</w:t>
      </w:r>
      <w:proofErr w:type="gramEnd"/>
      <w:r w:rsidRPr="00A9445D">
        <w:rPr>
          <w:rFonts w:ascii="Times New Roman" w:hAnsi="Times New Roman" w:cs="Times New Roman"/>
          <w:sz w:val="24"/>
          <w:szCs w:val="24"/>
        </w:rPr>
        <w:t xml:space="preserve"> mengubah masukan tersebut menjadi keluaran / output yang dibutuhkan oleh pengguna sistem. Setiap masukan dan keluaran / output selalu ada mekanisme pengendaliannya dengan tujuan agar masukan yang </w:t>
      </w:r>
      <w:proofErr w:type="gramStart"/>
      <w:r w:rsidRPr="00A9445D">
        <w:rPr>
          <w:rFonts w:ascii="Times New Roman" w:hAnsi="Times New Roman" w:cs="Times New Roman"/>
          <w:sz w:val="24"/>
          <w:szCs w:val="24"/>
        </w:rPr>
        <w:t>akan</w:t>
      </w:r>
      <w:proofErr w:type="gramEnd"/>
      <w:r w:rsidRPr="00A9445D">
        <w:rPr>
          <w:rFonts w:ascii="Times New Roman" w:hAnsi="Times New Roman" w:cs="Times New Roman"/>
          <w:sz w:val="24"/>
          <w:szCs w:val="24"/>
        </w:rPr>
        <w:t xml:space="preserve"> diproses sesuai dengan standar yang ada sehingga keluaran / output yang dihasilkan dapat sesuai dengan yang dibutuhkan oleh pihak yang berinteraksi dengan sistem</w:t>
      </w:r>
      <w:r w:rsidR="00BF3665">
        <w:rPr>
          <w:rStyle w:val="FootnoteReference"/>
          <w:rFonts w:ascii="Times New Roman" w:hAnsi="Times New Roman" w:cs="Times New Roman"/>
          <w:sz w:val="24"/>
          <w:szCs w:val="24"/>
        </w:rPr>
        <w:footnoteReference w:id="2"/>
      </w:r>
      <w:r w:rsidR="00BF3665">
        <w:rPr>
          <w:rFonts w:ascii="Times New Roman" w:hAnsi="Times New Roman" w:cs="Times New Roman"/>
          <w:sz w:val="24"/>
          <w:szCs w:val="24"/>
        </w:rPr>
        <w:t>.</w:t>
      </w:r>
    </w:p>
    <w:p w:rsidR="00BF3665" w:rsidRDefault="00BF3665" w:rsidP="00A9445D">
      <w:pPr>
        <w:pStyle w:val="ListParagraph"/>
        <w:spacing w:line="360" w:lineRule="auto"/>
        <w:ind w:left="1080" w:firstLine="360"/>
        <w:jc w:val="both"/>
        <w:rPr>
          <w:rFonts w:ascii="Times New Roman" w:hAnsi="Times New Roman" w:cs="Times New Roman"/>
          <w:sz w:val="24"/>
          <w:szCs w:val="24"/>
        </w:rPr>
      </w:pPr>
      <w:r w:rsidRPr="00BF3665">
        <w:rPr>
          <w:rFonts w:ascii="Times New Roman" w:hAnsi="Times New Roman" w:cs="Times New Roman"/>
          <w:sz w:val="24"/>
          <w:szCs w:val="24"/>
        </w:rPr>
        <w:t xml:space="preserve">Sistem menurut para ahli, pengertian sistem dapat diartikan sebagai berikut; menurut Ludwig von Bartalanfy, sistem merupakan seperangkat unsur yang saling terikat dalam suatu antar relasi diantara unsur-unsur tersebut dengan lingkungan. Sedangkan menurut Anatol Raporot, sistem adalah suatu kumpulan kesatuan dan perangkat hubungan satu </w:t>
      </w:r>
      <w:proofErr w:type="gramStart"/>
      <w:r w:rsidRPr="00BF3665">
        <w:rPr>
          <w:rFonts w:ascii="Times New Roman" w:hAnsi="Times New Roman" w:cs="Times New Roman"/>
          <w:sz w:val="24"/>
          <w:szCs w:val="24"/>
        </w:rPr>
        <w:t>sama</w:t>
      </w:r>
      <w:proofErr w:type="gramEnd"/>
      <w:r w:rsidRPr="00BF3665">
        <w:rPr>
          <w:rFonts w:ascii="Times New Roman" w:hAnsi="Times New Roman" w:cs="Times New Roman"/>
          <w:sz w:val="24"/>
          <w:szCs w:val="24"/>
        </w:rPr>
        <w:t xml:space="preserve"> lain dan Menurut L. Ackof, Sistem adalah setiap kesatuan secara konseptual </w:t>
      </w:r>
      <w:r w:rsidRPr="00BF3665">
        <w:rPr>
          <w:rFonts w:ascii="Times New Roman" w:hAnsi="Times New Roman" w:cs="Times New Roman"/>
          <w:sz w:val="24"/>
          <w:szCs w:val="24"/>
        </w:rPr>
        <w:lastRenderedPageBreak/>
        <w:t>atau fisik yang terdiri dari bagian-bagian dalam keadaan saling tergantung satu sama lainnya</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t>.</w:t>
      </w:r>
    </w:p>
    <w:p w:rsidR="008032B1" w:rsidRDefault="008032B1" w:rsidP="00A9445D">
      <w:pPr>
        <w:pStyle w:val="ListParagraph"/>
        <w:spacing w:line="360" w:lineRule="auto"/>
        <w:ind w:left="1080" w:firstLine="360"/>
        <w:jc w:val="both"/>
        <w:rPr>
          <w:rFonts w:ascii="Times New Roman" w:hAnsi="Times New Roman" w:cs="Times New Roman"/>
          <w:sz w:val="24"/>
          <w:szCs w:val="24"/>
        </w:rPr>
      </w:pPr>
      <w:r w:rsidRPr="008032B1">
        <w:rPr>
          <w:rFonts w:ascii="Times New Roman" w:hAnsi="Times New Roman" w:cs="Times New Roman"/>
          <w:sz w:val="24"/>
          <w:szCs w:val="24"/>
        </w:rPr>
        <w:t>Berikut ini dikemukakan sifat dari sistem sebagaimana merujuk kepada La Midjan dan Susanto (2004)</w:t>
      </w:r>
      <w:r>
        <w:rPr>
          <w:rStyle w:val="FootnoteReference"/>
          <w:rFonts w:ascii="Times New Roman" w:hAnsi="Times New Roman" w:cs="Times New Roman"/>
          <w:sz w:val="24"/>
          <w:szCs w:val="24"/>
        </w:rPr>
        <w:footnoteReference w:id="4"/>
      </w:r>
      <w:r w:rsidRPr="008032B1">
        <w:rPr>
          <w:rFonts w:ascii="Times New Roman" w:hAnsi="Times New Roman" w:cs="Times New Roman"/>
          <w:sz w:val="24"/>
          <w:szCs w:val="24"/>
        </w:rPr>
        <w:t xml:space="preserve"> yaitu: </w:t>
      </w:r>
    </w:p>
    <w:p w:rsidR="008032B1"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 xml:space="preserve">Tujuan Sistem, merupakan target atau sasaran akhir yang ingin dicapai oleh suatu sistem </w:t>
      </w:r>
    </w:p>
    <w:p w:rsidR="008032B1"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 xml:space="preserve">Batas Sistem, merupakan garis abstraksi yang memisahkan antara sistem dan lingkungannya </w:t>
      </w:r>
    </w:p>
    <w:p w:rsidR="008032B1"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 xml:space="preserve">Subsistem, merupakan komponen atau bagian dari suatu sistem, subsistem ini bisa phisik ataupun abstrak </w:t>
      </w:r>
    </w:p>
    <w:p w:rsidR="00BF3665"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Hubungan dan Hirarki Sistem, merupakan hubungan yang terjadi antar subsistemdengan subsistem lainnya yang setingkat atau antara sub sistem dengan sistem yang lebih besar</w:t>
      </w:r>
    </w:p>
    <w:p w:rsidR="008032B1" w:rsidRP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Input-Proses-Output, yaitu sebagai masukan, diolah untuk menghasilkan berbagai keluaran</w:t>
      </w:r>
    </w:p>
    <w:p w:rsidR="008032B1" w:rsidRDefault="008032B1" w:rsidP="008032B1">
      <w:pPr>
        <w:pStyle w:val="ListParagraph"/>
        <w:numPr>
          <w:ilvl w:val="0"/>
          <w:numId w:val="18"/>
        </w:numPr>
        <w:spacing w:line="360" w:lineRule="auto"/>
        <w:jc w:val="both"/>
        <w:rPr>
          <w:rFonts w:ascii="Times New Roman" w:hAnsi="Times New Roman" w:cs="Times New Roman"/>
          <w:sz w:val="24"/>
          <w:szCs w:val="24"/>
        </w:rPr>
      </w:pPr>
      <w:r w:rsidRPr="008032B1">
        <w:rPr>
          <w:rFonts w:ascii="Times New Roman" w:hAnsi="Times New Roman" w:cs="Times New Roman"/>
          <w:sz w:val="24"/>
          <w:szCs w:val="24"/>
        </w:rPr>
        <w:t>Lingkungan Sistem, merupakan factor-faktor di luar sistem yang mempengaruhi sistem.</w:t>
      </w:r>
    </w:p>
    <w:p w:rsidR="008032B1" w:rsidRDefault="008032B1" w:rsidP="008032B1">
      <w:pPr>
        <w:pStyle w:val="ListParagraph"/>
        <w:spacing w:line="360" w:lineRule="auto"/>
        <w:ind w:left="1800"/>
        <w:jc w:val="both"/>
        <w:rPr>
          <w:rFonts w:ascii="Times New Roman" w:hAnsi="Times New Roman" w:cs="Times New Roman"/>
          <w:sz w:val="24"/>
          <w:szCs w:val="24"/>
        </w:rPr>
      </w:pPr>
    </w:p>
    <w:p w:rsidR="008032B1" w:rsidRDefault="004652F4" w:rsidP="008032B1">
      <w:pPr>
        <w:pStyle w:val="ListParagraph"/>
        <w:numPr>
          <w:ilvl w:val="0"/>
          <w:numId w:val="15"/>
        </w:numPr>
        <w:spacing w:line="360" w:lineRule="auto"/>
        <w:jc w:val="both"/>
        <w:rPr>
          <w:rFonts w:ascii="Times New Roman" w:hAnsi="Times New Roman" w:cs="Times New Roman"/>
          <w:b/>
          <w:sz w:val="24"/>
          <w:szCs w:val="24"/>
        </w:rPr>
      </w:pPr>
      <w:r w:rsidRPr="004652F4">
        <w:rPr>
          <w:rFonts w:ascii="Times New Roman" w:hAnsi="Times New Roman" w:cs="Times New Roman"/>
          <w:b/>
          <w:sz w:val="24"/>
          <w:szCs w:val="24"/>
        </w:rPr>
        <w:t>Informasi</w:t>
      </w:r>
    </w:p>
    <w:p w:rsidR="00711B18" w:rsidRDefault="00711B18" w:rsidP="00711B18">
      <w:pPr>
        <w:pStyle w:val="ListParagraph"/>
        <w:spacing w:line="360" w:lineRule="auto"/>
        <w:ind w:left="1080" w:firstLine="360"/>
        <w:jc w:val="both"/>
        <w:rPr>
          <w:rFonts w:ascii="Times New Roman" w:hAnsi="Times New Roman" w:cs="Times New Roman"/>
          <w:sz w:val="24"/>
          <w:szCs w:val="24"/>
        </w:rPr>
      </w:pPr>
      <w:r w:rsidRPr="00711B18">
        <w:rPr>
          <w:rFonts w:ascii="Times New Roman" w:hAnsi="Times New Roman" w:cs="Times New Roman"/>
          <w:sz w:val="24"/>
          <w:szCs w:val="24"/>
        </w:rPr>
        <w:t xml:space="preserve">Information </w:t>
      </w:r>
      <w:r w:rsidRPr="00D317A4">
        <w:rPr>
          <w:rFonts w:ascii="Times New Roman" w:hAnsi="Times New Roman" w:cs="Times New Roman"/>
          <w:i/>
          <w:sz w:val="24"/>
          <w:szCs w:val="24"/>
        </w:rPr>
        <w:t>is data that makes a difference</w:t>
      </w:r>
      <w:r w:rsidRPr="00711B18">
        <w:rPr>
          <w:rFonts w:ascii="Times New Roman" w:hAnsi="Times New Roman" w:cs="Times New Roman"/>
          <w:sz w:val="24"/>
          <w:szCs w:val="24"/>
        </w:rPr>
        <w:t>. Kata inform sejatinya adalah berarti memberi bentuk, dan informasi ditujukan untuk membentuk orang yang mendapatkannya, yaitu untuk membuat agar pandangan atau wawasan orang tersebut berbeda (dibandingkan sebelum memperoleh informasi). Sebagai contoh pelanggan membeli jeruk lokal bukan jeruk import, pernyataan tersebut merupakan informasi</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Sedangkan, menurut Sallaby (2020) </w:t>
      </w:r>
      <w:r w:rsidRPr="00711B18">
        <w:rPr>
          <w:rFonts w:ascii="Times New Roman" w:hAnsi="Times New Roman" w:cs="Times New Roman"/>
          <w:sz w:val="24"/>
          <w:szCs w:val="24"/>
        </w:rPr>
        <w:t xml:space="preserve">Informasi adalah data yang telah dikelola dan diproses untuk </w:t>
      </w:r>
      <w:r w:rsidRPr="00711B18">
        <w:rPr>
          <w:rFonts w:ascii="Times New Roman" w:hAnsi="Times New Roman" w:cs="Times New Roman"/>
          <w:sz w:val="24"/>
          <w:szCs w:val="24"/>
        </w:rPr>
        <w:lastRenderedPageBreak/>
        <w:t>memberika arti dan memperbaiki proses pengambilan keputusan</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w:t>
      </w:r>
      <w:r w:rsidRPr="00711B18">
        <w:rPr>
          <w:rFonts w:ascii="Times New Roman" w:hAnsi="Times New Roman" w:cs="Times New Roman"/>
          <w:sz w:val="24"/>
          <w:szCs w:val="24"/>
        </w:rPr>
        <w:t>Dari uraian tentang informasi, ada tiga hal penting yang harus diperhatikan menurut Sus</w:t>
      </w:r>
      <w:r>
        <w:rPr>
          <w:rFonts w:ascii="Times New Roman" w:hAnsi="Times New Roman" w:cs="Times New Roman"/>
          <w:sz w:val="24"/>
          <w:szCs w:val="24"/>
        </w:rPr>
        <w:t xml:space="preserve">anto (2004) </w:t>
      </w:r>
      <w:r w:rsidRPr="00711B18">
        <w:rPr>
          <w:rFonts w:ascii="Times New Roman" w:hAnsi="Times New Roman" w:cs="Times New Roman"/>
          <w:sz w:val="24"/>
          <w:szCs w:val="24"/>
        </w:rPr>
        <w:t>yaitu sebagai berikut:</w:t>
      </w:r>
    </w:p>
    <w:p w:rsidR="00711B18" w:rsidRDefault="00711B18" w:rsidP="00EF7500">
      <w:pPr>
        <w:pStyle w:val="ListParagraph"/>
        <w:numPr>
          <w:ilvl w:val="0"/>
          <w:numId w:val="21"/>
        </w:numPr>
        <w:spacing w:line="360" w:lineRule="auto"/>
        <w:jc w:val="both"/>
        <w:rPr>
          <w:rFonts w:ascii="Times New Roman" w:hAnsi="Times New Roman" w:cs="Times New Roman"/>
          <w:sz w:val="24"/>
          <w:szCs w:val="24"/>
        </w:rPr>
      </w:pPr>
      <w:r w:rsidRPr="00711B18">
        <w:rPr>
          <w:rFonts w:ascii="Times New Roman" w:hAnsi="Times New Roman" w:cs="Times New Roman"/>
          <w:sz w:val="24"/>
          <w:szCs w:val="24"/>
        </w:rPr>
        <w:t>Informasi mer</w:t>
      </w:r>
      <w:r>
        <w:rPr>
          <w:rFonts w:ascii="Times New Roman" w:hAnsi="Times New Roman" w:cs="Times New Roman"/>
          <w:sz w:val="24"/>
          <w:szCs w:val="24"/>
        </w:rPr>
        <w:t xml:space="preserve">upakan hasil pengolahan data </w:t>
      </w:r>
    </w:p>
    <w:p w:rsidR="00711B18" w:rsidRDefault="00711B18" w:rsidP="00EF7500">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erikan makna atau arti </w:t>
      </w:r>
    </w:p>
    <w:p w:rsidR="00711B18" w:rsidRPr="00711B18" w:rsidRDefault="00711B18" w:rsidP="00EF7500">
      <w:pPr>
        <w:pStyle w:val="ListParagraph"/>
        <w:numPr>
          <w:ilvl w:val="0"/>
          <w:numId w:val="21"/>
        </w:numPr>
        <w:spacing w:line="360" w:lineRule="auto"/>
        <w:jc w:val="both"/>
        <w:rPr>
          <w:rFonts w:ascii="Times New Roman" w:hAnsi="Times New Roman" w:cs="Times New Roman"/>
          <w:sz w:val="24"/>
          <w:szCs w:val="24"/>
        </w:rPr>
      </w:pPr>
      <w:r w:rsidRPr="00711B18">
        <w:rPr>
          <w:rFonts w:ascii="Times New Roman" w:hAnsi="Times New Roman" w:cs="Times New Roman"/>
          <w:sz w:val="24"/>
          <w:szCs w:val="24"/>
        </w:rPr>
        <w:t>Berguna atau bermanfaat</w:t>
      </w:r>
    </w:p>
    <w:p w:rsidR="00EF7500" w:rsidRDefault="00EF7500" w:rsidP="004652F4">
      <w:pPr>
        <w:pStyle w:val="ListParagraph"/>
        <w:spacing w:line="360" w:lineRule="auto"/>
        <w:ind w:left="1080"/>
        <w:jc w:val="both"/>
        <w:rPr>
          <w:rFonts w:ascii="Times New Roman" w:hAnsi="Times New Roman" w:cs="Times New Roman"/>
          <w:sz w:val="24"/>
          <w:szCs w:val="24"/>
        </w:rPr>
      </w:pPr>
      <w:r w:rsidRPr="00EF7500">
        <w:rPr>
          <w:rFonts w:ascii="Times New Roman" w:hAnsi="Times New Roman" w:cs="Times New Roman"/>
          <w:sz w:val="24"/>
          <w:szCs w:val="24"/>
        </w:rPr>
        <w:t xml:space="preserve">Lebih jauh Mc. Leod (Susanto, 2008) menyatakan bahwa suatu informasi yang berkualitas harus memiliki ciri-ciri sebagai berikut: </w:t>
      </w:r>
    </w:p>
    <w:p w:rsidR="00EF7500" w:rsidRDefault="00EF7500" w:rsidP="00EF7500">
      <w:pPr>
        <w:pStyle w:val="ListParagraph"/>
        <w:numPr>
          <w:ilvl w:val="0"/>
          <w:numId w:val="22"/>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Akurat, artinya informasi harus mencerminkan keadaan yang sebenarnya </w:t>
      </w:r>
    </w:p>
    <w:p w:rsidR="00EF7500" w:rsidRDefault="00EF7500" w:rsidP="00EF7500">
      <w:pPr>
        <w:pStyle w:val="ListParagraph"/>
        <w:numPr>
          <w:ilvl w:val="0"/>
          <w:numId w:val="22"/>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Tepat Waktu, artinya informasi itu harus tersedia atau ada pada saat informasi tersebut diperlukan, tidak besok atau tidak beberapa jam lagi </w:t>
      </w:r>
    </w:p>
    <w:p w:rsidR="00EF7500" w:rsidRDefault="00EF7500" w:rsidP="00EF7500">
      <w:pPr>
        <w:pStyle w:val="ListParagraph"/>
        <w:numPr>
          <w:ilvl w:val="0"/>
          <w:numId w:val="22"/>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Relevan, artinya informasi yang diberikan harus sesuai dengan yang dibutuhkan oleh individu yang ada di berbagai tingkatan dan bagian dalam organisasi </w:t>
      </w:r>
    </w:p>
    <w:p w:rsidR="00EF7500" w:rsidRDefault="00EF7500" w:rsidP="00EF7500">
      <w:pPr>
        <w:pStyle w:val="ListParagraph"/>
        <w:numPr>
          <w:ilvl w:val="0"/>
          <w:numId w:val="22"/>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Lengkap, maksudnya informas</w:t>
      </w:r>
      <w:r>
        <w:rPr>
          <w:rFonts w:ascii="Times New Roman" w:hAnsi="Times New Roman" w:cs="Times New Roman"/>
          <w:sz w:val="24"/>
          <w:szCs w:val="24"/>
        </w:rPr>
        <w:t>iharus diberikan secara lengkap</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w:t>
      </w:r>
    </w:p>
    <w:p w:rsidR="00EF7500" w:rsidRDefault="00EF7500" w:rsidP="00EF7500">
      <w:pPr>
        <w:pStyle w:val="ListParagraph"/>
        <w:spacing w:line="360" w:lineRule="auto"/>
        <w:ind w:left="1080" w:firstLine="360"/>
        <w:jc w:val="both"/>
        <w:rPr>
          <w:rFonts w:ascii="Times New Roman" w:hAnsi="Times New Roman" w:cs="Times New Roman"/>
          <w:sz w:val="24"/>
          <w:szCs w:val="24"/>
        </w:rPr>
      </w:pPr>
      <w:r w:rsidRPr="00EF7500">
        <w:rPr>
          <w:rFonts w:ascii="Times New Roman" w:hAnsi="Times New Roman" w:cs="Times New Roman"/>
          <w:sz w:val="24"/>
          <w:szCs w:val="24"/>
        </w:rPr>
        <w:t xml:space="preserve">Informasi harus mempunyai nilai bila informasi tersebut dapat mengakibatkan suatu perubahan dalam Tindakan yang diambil. Perubahan ini penting untuk disadari karena sesungguhnya data tidak mempunyai nilai apa-apa untuk pengambilan keputusan, hanya informasi mempunyai nilai, dalam arti bahwa informasi </w:t>
      </w:r>
      <w:proofErr w:type="gramStart"/>
      <w:r w:rsidRPr="00EF7500">
        <w:rPr>
          <w:rFonts w:ascii="Times New Roman" w:hAnsi="Times New Roman" w:cs="Times New Roman"/>
          <w:sz w:val="24"/>
          <w:szCs w:val="24"/>
        </w:rPr>
        <w:t>akan</w:t>
      </w:r>
      <w:proofErr w:type="gramEnd"/>
      <w:r w:rsidRPr="00EF7500">
        <w:rPr>
          <w:rFonts w:ascii="Times New Roman" w:hAnsi="Times New Roman" w:cs="Times New Roman"/>
          <w:sz w:val="24"/>
          <w:szCs w:val="24"/>
        </w:rPr>
        <w:t xml:space="preserve"> memudahkan manajer untuk pengambilan keputusan. Menurut Atin Hafidiah dan Dusan Sumartayaalam (2003:51-52), nilai informasi didasarkan pada sepuluh sifat sebagai berikut: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lastRenderedPageBreak/>
        <w:t xml:space="preserve">Mudahnya dapat diperoleh (accesbility). Sifat ini menunjukkan pada mudahnya dan cepatnya output informasi diperoleh, misalnya satu menit dibandingkan dua puluh empat jam.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Sifat dan luasnya (comprehensive). Sifat ini menunjukan lengkapnya isi informasi ini tidak berarti hanya mengenai volumenya, </w:t>
      </w:r>
      <w:proofErr w:type="gramStart"/>
      <w:r w:rsidRPr="00EF7500">
        <w:rPr>
          <w:rFonts w:ascii="Times New Roman" w:hAnsi="Times New Roman" w:cs="Times New Roman"/>
          <w:sz w:val="24"/>
          <w:szCs w:val="24"/>
        </w:rPr>
        <w:t>akan</w:t>
      </w:r>
      <w:proofErr w:type="gramEnd"/>
      <w:r w:rsidRPr="00EF7500">
        <w:rPr>
          <w:rFonts w:ascii="Times New Roman" w:hAnsi="Times New Roman" w:cs="Times New Roman"/>
          <w:sz w:val="24"/>
          <w:szCs w:val="24"/>
        </w:rPr>
        <w:t xml:space="preserve"> te</w:t>
      </w:r>
      <w:r>
        <w:rPr>
          <w:rFonts w:ascii="Times New Roman" w:hAnsi="Times New Roman" w:cs="Times New Roman"/>
          <w:sz w:val="24"/>
          <w:szCs w:val="24"/>
        </w:rPr>
        <w:t xml:space="preserve">tapi juga mengenai outputnya.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Ketetelitian (accuracy). Sifat ini berhubungan dengan tingk</w:t>
      </w:r>
      <w:r>
        <w:rPr>
          <w:rFonts w:ascii="Times New Roman" w:hAnsi="Times New Roman" w:cs="Times New Roman"/>
          <w:sz w:val="24"/>
          <w:szCs w:val="24"/>
        </w:rPr>
        <w:t xml:space="preserve">at kebebasan dari kesalahan.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Kecocokan (appropriateness). Sifat menunjuk betapa baiknya output informasi dalam hubungannya dengan permintaan pemakai. Isi informasi harus ada hubungannya dengan masalah yang sedang dihadapi.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Ketepatan waktu (timeless). Sifat ini berhubungan dengan waktu proses/siklus menghasilkan </w:t>
      </w:r>
      <w:r>
        <w:rPr>
          <w:rFonts w:ascii="Times New Roman" w:hAnsi="Times New Roman" w:cs="Times New Roman"/>
          <w:sz w:val="24"/>
          <w:szCs w:val="24"/>
        </w:rPr>
        <w:t xml:space="preserve">informasi yang lebih pendek.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Kejelasan (clarify). Menunjuk pada tingkat kebebasan dari istil</w:t>
      </w:r>
      <w:r>
        <w:rPr>
          <w:rFonts w:ascii="Times New Roman" w:hAnsi="Times New Roman" w:cs="Times New Roman"/>
          <w:sz w:val="24"/>
          <w:szCs w:val="24"/>
        </w:rPr>
        <w:t xml:space="preserve">ah-istilah yang tidak jelas.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Keluwesan (fleksibiliy). Dapat dipakai tidak hanya pada satu keputusan s</w:t>
      </w:r>
      <w:r>
        <w:rPr>
          <w:rFonts w:ascii="Times New Roman" w:hAnsi="Times New Roman" w:cs="Times New Roman"/>
          <w:sz w:val="24"/>
          <w:szCs w:val="24"/>
        </w:rPr>
        <w:t xml:space="preserve">aja, tetapi lebih dari satu.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 xml:space="preserve">Dapat dibuktikan/dicocokan (variability). Dapat diuji oleh pemakai sehingga sampai pada </w:t>
      </w:r>
      <w:r>
        <w:rPr>
          <w:rFonts w:ascii="Times New Roman" w:hAnsi="Times New Roman" w:cs="Times New Roman"/>
          <w:sz w:val="24"/>
          <w:szCs w:val="24"/>
        </w:rPr>
        <w:t xml:space="preserve">kesimpulan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w:t>
      </w:r>
    </w:p>
    <w:p w:rsidR="00EF7500" w:rsidRDefault="00EF7500" w:rsidP="00EF7500">
      <w:pPr>
        <w:pStyle w:val="ListParagraph"/>
        <w:numPr>
          <w:ilvl w:val="0"/>
          <w:numId w:val="23"/>
        </w:numPr>
        <w:spacing w:line="360" w:lineRule="auto"/>
        <w:jc w:val="both"/>
        <w:rPr>
          <w:rFonts w:ascii="Times New Roman" w:hAnsi="Times New Roman" w:cs="Times New Roman"/>
          <w:sz w:val="24"/>
          <w:szCs w:val="24"/>
        </w:rPr>
      </w:pPr>
      <w:r w:rsidRPr="00EF7500">
        <w:rPr>
          <w:rFonts w:ascii="Times New Roman" w:hAnsi="Times New Roman" w:cs="Times New Roman"/>
          <w:sz w:val="24"/>
          <w:szCs w:val="24"/>
        </w:rPr>
        <w:t>Tidak mengandung prasangka, tidak ada keinginan untuk menghasilkan atau mengubah informasi guna mendapatkan kesimpulan yang telah dipertimbangkan atau ditentukan sebelumnya</w:t>
      </w:r>
      <w:r>
        <w:rPr>
          <w:rStyle w:val="FootnoteReference"/>
          <w:rFonts w:ascii="Times New Roman" w:hAnsi="Times New Roman" w:cs="Times New Roman"/>
          <w:sz w:val="24"/>
          <w:szCs w:val="24"/>
        </w:rPr>
        <w:footnoteReference w:id="8"/>
      </w:r>
      <w:r w:rsidRPr="00EF7500">
        <w:rPr>
          <w:rFonts w:ascii="Times New Roman" w:hAnsi="Times New Roman" w:cs="Times New Roman"/>
          <w:sz w:val="24"/>
          <w:szCs w:val="24"/>
        </w:rPr>
        <w:t>.</w:t>
      </w:r>
    </w:p>
    <w:p w:rsidR="00D41FA0" w:rsidRDefault="00D41FA0" w:rsidP="00D41FA0">
      <w:pPr>
        <w:pStyle w:val="ListParagraph"/>
        <w:spacing w:line="360" w:lineRule="auto"/>
        <w:ind w:left="1800"/>
        <w:jc w:val="both"/>
        <w:rPr>
          <w:rFonts w:ascii="Times New Roman" w:hAnsi="Times New Roman" w:cs="Times New Roman"/>
          <w:sz w:val="24"/>
          <w:szCs w:val="24"/>
        </w:rPr>
      </w:pPr>
    </w:p>
    <w:p w:rsidR="00D41FA0" w:rsidRDefault="00D41FA0" w:rsidP="00D41FA0">
      <w:pPr>
        <w:pStyle w:val="ListParagraph"/>
        <w:numPr>
          <w:ilvl w:val="0"/>
          <w:numId w:val="15"/>
        </w:numPr>
        <w:spacing w:line="360" w:lineRule="auto"/>
        <w:jc w:val="both"/>
        <w:rPr>
          <w:rFonts w:ascii="Times New Roman" w:hAnsi="Times New Roman" w:cs="Times New Roman"/>
          <w:b/>
          <w:sz w:val="24"/>
          <w:szCs w:val="24"/>
        </w:rPr>
      </w:pPr>
      <w:r w:rsidRPr="00D41FA0">
        <w:rPr>
          <w:rFonts w:ascii="Times New Roman" w:hAnsi="Times New Roman" w:cs="Times New Roman"/>
          <w:b/>
          <w:sz w:val="24"/>
          <w:szCs w:val="24"/>
        </w:rPr>
        <w:t>Sistem Informasi</w:t>
      </w:r>
    </w:p>
    <w:p w:rsidR="00D41FA0" w:rsidRDefault="00650A53" w:rsidP="00650A53">
      <w:pPr>
        <w:pStyle w:val="ListParagraph"/>
        <w:spacing w:line="360" w:lineRule="auto"/>
        <w:ind w:left="1080" w:firstLine="360"/>
        <w:jc w:val="both"/>
        <w:rPr>
          <w:rFonts w:ascii="Times New Roman" w:hAnsi="Times New Roman" w:cs="Times New Roman"/>
          <w:sz w:val="24"/>
          <w:szCs w:val="24"/>
        </w:rPr>
      </w:pPr>
      <w:r w:rsidRPr="00650A53">
        <w:rPr>
          <w:rFonts w:ascii="Times New Roman" w:hAnsi="Times New Roman" w:cs="Times New Roman"/>
          <w:sz w:val="24"/>
          <w:szCs w:val="24"/>
        </w:rPr>
        <w:lastRenderedPageBreak/>
        <w:t xml:space="preserve">Sistem informasi terdiri dari beberapa komponen. Dalam buku “Prinsip-Prinsip Sistem Informasi </w:t>
      </w:r>
      <w:r>
        <w:rPr>
          <w:rFonts w:ascii="Times New Roman" w:hAnsi="Times New Roman" w:cs="Times New Roman"/>
          <w:sz w:val="24"/>
          <w:szCs w:val="24"/>
        </w:rPr>
        <w:t>Manajemen”. P</w:t>
      </w:r>
      <w:r w:rsidRPr="00650A53">
        <w:rPr>
          <w:rFonts w:ascii="Times New Roman" w:hAnsi="Times New Roman" w:cs="Times New Roman"/>
          <w:sz w:val="24"/>
          <w:szCs w:val="24"/>
        </w:rPr>
        <w:t>engertian sistem informasi adalah sistem informasi yang diciptakan oleh para pengolahan data anak, data kegiatan, data sponsor, data pemeriksaan kesehatan, pemeriksaan sosio emosi, data perpindahan anak, data pejabat, data tutor, bantuan pelayanan dan data inventarisasi barang analisis dan manajer guna melaksanakan tugas khusus tertentu yang sangat esensial bagi berfungsinya organisas</w:t>
      </w:r>
      <w:r>
        <w:rPr>
          <w:rFonts w:ascii="Times New Roman" w:hAnsi="Times New Roman" w:cs="Times New Roman"/>
          <w:sz w:val="24"/>
          <w:szCs w:val="24"/>
        </w:rPr>
        <w:t>i</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Sedangkan menurut, Nugraha (2014) </w:t>
      </w:r>
      <w:r w:rsidRPr="00650A53">
        <w:rPr>
          <w:rFonts w:ascii="Times New Roman" w:hAnsi="Times New Roman" w:cs="Times New Roman"/>
          <w:sz w:val="24"/>
          <w:szCs w:val="24"/>
        </w:rPr>
        <w:t>Sistem informasi adalah kerangka kerja yang mengkoordinasikan sumber daya (manusia, komputer) untuk mengubah masukan (input) menjadi keluaran (informasi), guna mencapai sasaran – sasaran perusahaan</w:t>
      </w:r>
      <w:r>
        <w:rPr>
          <w:rStyle w:val="FootnoteReference"/>
          <w:rFonts w:ascii="Times New Roman" w:hAnsi="Times New Roman" w:cs="Times New Roman"/>
          <w:sz w:val="24"/>
          <w:szCs w:val="24"/>
        </w:rPr>
        <w:footnoteReference w:id="10"/>
      </w:r>
      <w:r>
        <w:rPr>
          <w:rFonts w:ascii="Times New Roman" w:hAnsi="Times New Roman" w:cs="Times New Roman"/>
          <w:sz w:val="24"/>
          <w:szCs w:val="24"/>
        </w:rPr>
        <w:t>.</w:t>
      </w:r>
      <w:r w:rsidRPr="00650A53">
        <w:rPr>
          <w:rFonts w:ascii="Times New Roman" w:hAnsi="Times New Roman" w:cs="Times New Roman"/>
          <w:sz w:val="24"/>
          <w:szCs w:val="24"/>
        </w:rPr>
        <w:t>Sistem Informasi</w:t>
      </w:r>
      <w:r>
        <w:rPr>
          <w:rFonts w:ascii="Times New Roman" w:hAnsi="Times New Roman" w:cs="Times New Roman"/>
          <w:sz w:val="24"/>
          <w:szCs w:val="24"/>
        </w:rPr>
        <w:t xml:space="preserve"> ini</w:t>
      </w:r>
      <w:r w:rsidRPr="00650A53">
        <w:rPr>
          <w:rFonts w:ascii="Times New Roman" w:hAnsi="Times New Roman" w:cs="Times New Roman"/>
          <w:sz w:val="24"/>
          <w:szCs w:val="24"/>
        </w:rPr>
        <w:t xml:space="preserve"> dimanfaatkan oleh suatu organisasi atau unit di suatu organisasi untuk membantu kegiatan operasionalnya sehari-hari dan membantu manajemen dalam mengambil suatu keputusan. Sistem informasi yang dibangun harus selaras (align) dengan proses bisnis yang berlaku. Proses pembangunan sistem informasi dari analisis, perancangan, hingga implementasi dilaksanakan dengan mengacu k</w:t>
      </w:r>
      <w:r>
        <w:rPr>
          <w:rFonts w:ascii="Times New Roman" w:hAnsi="Times New Roman" w:cs="Times New Roman"/>
          <w:sz w:val="24"/>
          <w:szCs w:val="24"/>
        </w:rPr>
        <w:t>epada tujuan alignment tersebut</w:t>
      </w:r>
      <w:r>
        <w:rPr>
          <w:rStyle w:val="FootnoteReference"/>
          <w:rFonts w:ascii="Times New Roman" w:hAnsi="Times New Roman" w:cs="Times New Roman"/>
          <w:sz w:val="24"/>
          <w:szCs w:val="24"/>
        </w:rPr>
        <w:footnoteReference w:id="11"/>
      </w:r>
      <w:proofErr w:type="gramStart"/>
      <w:r>
        <w:rPr>
          <w:rFonts w:ascii="Times New Roman" w:hAnsi="Times New Roman" w:cs="Times New Roman"/>
          <w:sz w:val="24"/>
          <w:szCs w:val="24"/>
        </w:rPr>
        <w:t>..</w:t>
      </w:r>
      <w:proofErr w:type="gramEnd"/>
    </w:p>
    <w:p w:rsidR="00D317A4" w:rsidRDefault="00650A53" w:rsidP="00650A53">
      <w:pPr>
        <w:pStyle w:val="ListParagraph"/>
        <w:spacing w:line="360" w:lineRule="auto"/>
        <w:ind w:left="1080" w:firstLine="360"/>
        <w:jc w:val="both"/>
        <w:rPr>
          <w:rFonts w:ascii="Times New Roman" w:hAnsi="Times New Roman" w:cs="Times New Roman"/>
          <w:sz w:val="24"/>
          <w:szCs w:val="24"/>
        </w:rPr>
      </w:pPr>
      <w:r w:rsidRPr="00650A53">
        <w:rPr>
          <w:rFonts w:ascii="Times New Roman" w:hAnsi="Times New Roman" w:cs="Times New Roman"/>
          <w:sz w:val="24"/>
          <w:szCs w:val="24"/>
        </w:rPr>
        <w:t xml:space="preserve">Lebih lanjut menurut Cushing (La Midjan dan Susanto, 2004), informasi yang dihasilkan berasal dari pengolahan data yang terstruktur yaitu data yang memenuhi fungsi: </w:t>
      </w:r>
    </w:p>
    <w:p w:rsidR="00D317A4" w:rsidRDefault="00650A53" w:rsidP="00D317A4">
      <w:pPr>
        <w:pStyle w:val="ListParagraph"/>
        <w:numPr>
          <w:ilvl w:val="0"/>
          <w:numId w:val="24"/>
        </w:numPr>
        <w:spacing w:line="360" w:lineRule="auto"/>
        <w:jc w:val="both"/>
        <w:rPr>
          <w:rFonts w:ascii="Times New Roman" w:hAnsi="Times New Roman" w:cs="Times New Roman"/>
          <w:sz w:val="24"/>
          <w:szCs w:val="24"/>
        </w:rPr>
      </w:pPr>
      <w:r w:rsidRPr="00650A53">
        <w:rPr>
          <w:rFonts w:ascii="Times New Roman" w:hAnsi="Times New Roman" w:cs="Times New Roman"/>
          <w:sz w:val="24"/>
          <w:szCs w:val="24"/>
        </w:rPr>
        <w:t>Keabsahan formal yaitu telah melalui prosedur pembuatan dan pengumpulan data yang benar artinya jelas otori</w:t>
      </w:r>
      <w:r w:rsidR="00D317A4">
        <w:rPr>
          <w:rFonts w:ascii="Times New Roman" w:hAnsi="Times New Roman" w:cs="Times New Roman"/>
          <w:sz w:val="24"/>
          <w:szCs w:val="24"/>
        </w:rPr>
        <w:t>sasinya dan secara yuridis sah</w:t>
      </w:r>
    </w:p>
    <w:p w:rsidR="00650A53" w:rsidRDefault="00650A53" w:rsidP="00D317A4">
      <w:pPr>
        <w:pStyle w:val="ListParagraph"/>
        <w:numPr>
          <w:ilvl w:val="0"/>
          <w:numId w:val="24"/>
        </w:numPr>
        <w:spacing w:line="360" w:lineRule="auto"/>
        <w:jc w:val="both"/>
        <w:rPr>
          <w:rFonts w:ascii="Times New Roman" w:hAnsi="Times New Roman" w:cs="Times New Roman"/>
          <w:sz w:val="24"/>
          <w:szCs w:val="24"/>
        </w:rPr>
      </w:pPr>
      <w:r w:rsidRPr="00650A53">
        <w:rPr>
          <w:rFonts w:ascii="Times New Roman" w:hAnsi="Times New Roman" w:cs="Times New Roman"/>
          <w:sz w:val="24"/>
          <w:szCs w:val="24"/>
        </w:rPr>
        <w:lastRenderedPageBreak/>
        <w:t>Keabsahan material dalam arti data tersebut telah mewakili suatu transaksi keuan</w:t>
      </w:r>
      <w:r w:rsidR="00D317A4">
        <w:rPr>
          <w:rFonts w:ascii="Times New Roman" w:hAnsi="Times New Roman" w:cs="Times New Roman"/>
          <w:sz w:val="24"/>
          <w:szCs w:val="24"/>
        </w:rPr>
        <w:t>gan yang terjadi dan benar pula</w:t>
      </w:r>
      <w:r w:rsidR="00D317A4">
        <w:rPr>
          <w:rStyle w:val="FootnoteReference"/>
          <w:rFonts w:ascii="Times New Roman" w:hAnsi="Times New Roman" w:cs="Times New Roman"/>
          <w:sz w:val="24"/>
          <w:szCs w:val="24"/>
        </w:rPr>
        <w:footnoteReference w:id="12"/>
      </w:r>
      <w:r w:rsidR="00D317A4">
        <w:rPr>
          <w:rFonts w:ascii="Times New Roman" w:hAnsi="Times New Roman" w:cs="Times New Roman"/>
          <w:sz w:val="24"/>
          <w:szCs w:val="24"/>
        </w:rPr>
        <w:t>.</w:t>
      </w:r>
    </w:p>
    <w:p w:rsidR="00D317A4" w:rsidRPr="00650A53" w:rsidRDefault="00D317A4" w:rsidP="00D317A4">
      <w:pPr>
        <w:pStyle w:val="ListParagraph"/>
        <w:spacing w:line="360" w:lineRule="auto"/>
        <w:ind w:left="1800"/>
        <w:jc w:val="both"/>
        <w:rPr>
          <w:rFonts w:ascii="Times New Roman" w:hAnsi="Times New Roman" w:cs="Times New Roman"/>
          <w:sz w:val="24"/>
          <w:szCs w:val="24"/>
        </w:rPr>
      </w:pPr>
    </w:p>
    <w:p w:rsidR="00D317A4" w:rsidRDefault="00D317A4" w:rsidP="00D317A4">
      <w:pPr>
        <w:pStyle w:val="ListParagraph"/>
        <w:numPr>
          <w:ilvl w:val="0"/>
          <w:numId w:val="15"/>
        </w:numPr>
        <w:spacing w:line="360" w:lineRule="auto"/>
        <w:jc w:val="both"/>
        <w:rPr>
          <w:rFonts w:ascii="Times New Roman" w:hAnsi="Times New Roman" w:cs="Times New Roman"/>
          <w:b/>
          <w:sz w:val="24"/>
          <w:szCs w:val="24"/>
        </w:rPr>
      </w:pPr>
      <w:r w:rsidRPr="00D317A4">
        <w:rPr>
          <w:rFonts w:ascii="Times New Roman" w:hAnsi="Times New Roman" w:cs="Times New Roman"/>
          <w:b/>
          <w:sz w:val="24"/>
          <w:szCs w:val="24"/>
        </w:rPr>
        <w:t>Pengertian Perpustakaan</w:t>
      </w:r>
    </w:p>
    <w:p w:rsidR="00D317A4" w:rsidRDefault="006C02B8" w:rsidP="006C02B8">
      <w:pPr>
        <w:pStyle w:val="ListParagraph"/>
        <w:spacing w:line="360" w:lineRule="auto"/>
        <w:ind w:left="1080" w:firstLine="360"/>
        <w:jc w:val="both"/>
        <w:rPr>
          <w:rFonts w:ascii="Times New Roman" w:hAnsi="Times New Roman" w:cs="Times New Roman"/>
          <w:sz w:val="24"/>
          <w:szCs w:val="24"/>
        </w:rPr>
      </w:pPr>
      <w:r w:rsidRPr="006C02B8">
        <w:rPr>
          <w:rFonts w:ascii="Times New Roman" w:hAnsi="Times New Roman" w:cs="Times New Roman"/>
          <w:sz w:val="24"/>
          <w:szCs w:val="24"/>
        </w:rPr>
        <w:t xml:space="preserve">Istilah Perpustakaan dalam bahasa Inggris adalah library, maktabah (bahasa Arab), </w:t>
      </w:r>
      <w:r w:rsidRPr="002F5966">
        <w:rPr>
          <w:rFonts w:ascii="Times New Roman" w:hAnsi="Times New Roman" w:cs="Times New Roman"/>
          <w:i/>
          <w:sz w:val="24"/>
          <w:szCs w:val="24"/>
        </w:rPr>
        <w:t>biblioteca</w:t>
      </w:r>
      <w:r w:rsidRPr="006C02B8">
        <w:rPr>
          <w:rFonts w:ascii="Times New Roman" w:hAnsi="Times New Roman" w:cs="Times New Roman"/>
          <w:sz w:val="24"/>
          <w:szCs w:val="24"/>
        </w:rPr>
        <w:t xml:space="preserve"> (bahasa Italia), </w:t>
      </w:r>
      <w:r w:rsidRPr="002F5966">
        <w:rPr>
          <w:rFonts w:ascii="Times New Roman" w:hAnsi="Times New Roman" w:cs="Times New Roman"/>
          <w:i/>
          <w:sz w:val="24"/>
          <w:szCs w:val="24"/>
        </w:rPr>
        <w:t>bibliotheqke</w:t>
      </w:r>
      <w:r w:rsidRPr="006C02B8">
        <w:rPr>
          <w:rFonts w:ascii="Times New Roman" w:hAnsi="Times New Roman" w:cs="Times New Roman"/>
          <w:sz w:val="24"/>
          <w:szCs w:val="24"/>
        </w:rPr>
        <w:t xml:space="preserve"> (bahasa Prancis), </w:t>
      </w:r>
      <w:r w:rsidRPr="002F5966">
        <w:rPr>
          <w:rFonts w:ascii="Times New Roman" w:hAnsi="Times New Roman" w:cs="Times New Roman"/>
          <w:i/>
          <w:sz w:val="24"/>
          <w:szCs w:val="24"/>
        </w:rPr>
        <w:t>bibliothek</w:t>
      </w:r>
      <w:r w:rsidRPr="006C02B8">
        <w:rPr>
          <w:rFonts w:ascii="Times New Roman" w:hAnsi="Times New Roman" w:cs="Times New Roman"/>
          <w:sz w:val="24"/>
          <w:szCs w:val="24"/>
        </w:rPr>
        <w:t xml:space="preserve"> (bahasa Jerman) dan </w:t>
      </w:r>
      <w:r w:rsidRPr="002F5966">
        <w:rPr>
          <w:rFonts w:ascii="Times New Roman" w:hAnsi="Times New Roman" w:cs="Times New Roman"/>
          <w:i/>
          <w:sz w:val="24"/>
          <w:szCs w:val="24"/>
        </w:rPr>
        <w:t>bibliotheck</w:t>
      </w:r>
      <w:r w:rsidRPr="006C02B8">
        <w:rPr>
          <w:rFonts w:ascii="Times New Roman" w:hAnsi="Times New Roman" w:cs="Times New Roman"/>
          <w:sz w:val="24"/>
          <w:szCs w:val="24"/>
        </w:rPr>
        <w:t xml:space="preserve"> (bahasa Belanda). Pengertian perpustakaan adalah kumpulan bahan informasi yang terdiri dari bahan buku/book materials dan bahan nonbuku/ non book materials yang disusun dengan sistem tertentu dipersiapkan untuk diambil manfaatnya/ pengertiannya</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Pengertian perpustakaan menurut M.</w:t>
      </w:r>
      <w:r w:rsidRPr="006C02B8">
        <w:rPr>
          <w:rFonts w:ascii="Times New Roman" w:hAnsi="Times New Roman" w:cs="Times New Roman"/>
          <w:sz w:val="24"/>
          <w:szCs w:val="24"/>
        </w:rPr>
        <w:t>Sabirin N</w:t>
      </w:r>
      <w:r>
        <w:rPr>
          <w:rFonts w:ascii="Times New Roman" w:hAnsi="Times New Roman" w:cs="Times New Roman"/>
          <w:sz w:val="24"/>
          <w:szCs w:val="24"/>
        </w:rPr>
        <w:t>asut</w:t>
      </w:r>
      <w:r w:rsidRPr="006C02B8">
        <w:rPr>
          <w:rFonts w:ascii="Times New Roman" w:hAnsi="Times New Roman" w:cs="Times New Roman"/>
          <w:sz w:val="24"/>
          <w:szCs w:val="24"/>
        </w:rPr>
        <w:t>ion</w:t>
      </w:r>
      <w:r>
        <w:rPr>
          <w:rFonts w:ascii="Times New Roman" w:hAnsi="Times New Roman" w:cs="Times New Roman"/>
          <w:sz w:val="24"/>
          <w:szCs w:val="24"/>
        </w:rPr>
        <w:t xml:space="preserve"> </w:t>
      </w:r>
      <w:r w:rsidRPr="006C02B8">
        <w:rPr>
          <w:rFonts w:ascii="Times New Roman" w:hAnsi="Times New Roman" w:cs="Times New Roman"/>
          <w:sz w:val="24"/>
          <w:szCs w:val="24"/>
        </w:rPr>
        <w:t>a</w:t>
      </w:r>
      <w:r>
        <w:rPr>
          <w:rFonts w:ascii="Times New Roman" w:hAnsi="Times New Roman" w:cs="Times New Roman"/>
          <w:sz w:val="24"/>
          <w:szCs w:val="24"/>
        </w:rPr>
        <w:t>dalah sebagai berikut : Perpustakaan adalah suatu unit kerja yang bertugas mengumpulkan, menyimpan, memelihara dan mengelola pemanfaatan bahan pustaka, dengan mem</w:t>
      </w:r>
      <w:r w:rsidRPr="006C02B8">
        <w:rPr>
          <w:rFonts w:ascii="Times New Roman" w:hAnsi="Times New Roman" w:cs="Times New Roman"/>
          <w:sz w:val="24"/>
          <w:szCs w:val="24"/>
        </w:rPr>
        <w:t>pergun</w:t>
      </w:r>
      <w:r>
        <w:rPr>
          <w:rFonts w:ascii="Times New Roman" w:hAnsi="Times New Roman" w:cs="Times New Roman"/>
          <w:sz w:val="24"/>
          <w:szCs w:val="24"/>
        </w:rPr>
        <w:t>akaan sistem tertentu untuk tujuan bacaan ataupun penelit</w:t>
      </w:r>
      <w:r w:rsidRPr="006C02B8">
        <w:rPr>
          <w:rFonts w:ascii="Times New Roman" w:hAnsi="Times New Roman" w:cs="Times New Roman"/>
          <w:sz w:val="24"/>
          <w:szCs w:val="24"/>
        </w:rPr>
        <w:t xml:space="preserve">ian. </w:t>
      </w:r>
      <w:r>
        <w:rPr>
          <w:rFonts w:ascii="Times New Roman" w:hAnsi="Times New Roman" w:cs="Times New Roman"/>
          <w:sz w:val="24"/>
          <w:szCs w:val="24"/>
        </w:rPr>
        <w:t xml:space="preserve">Dari pengertian diata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j</w:t>
      </w:r>
      <w:r w:rsidRPr="006C02B8">
        <w:rPr>
          <w:rFonts w:ascii="Times New Roman" w:hAnsi="Times New Roman" w:cs="Times New Roman"/>
          <w:sz w:val="24"/>
          <w:szCs w:val="24"/>
        </w:rPr>
        <w:t xml:space="preserve">elas kepada kita </w:t>
      </w:r>
      <w:r>
        <w:rPr>
          <w:rFonts w:ascii="Times New Roman" w:hAnsi="Times New Roman" w:cs="Times New Roman"/>
          <w:sz w:val="24"/>
          <w:szCs w:val="24"/>
        </w:rPr>
        <w:t>perbedaan perpustakaan dengan toko buku. Perpust</w:t>
      </w:r>
      <w:r w:rsidRPr="006C02B8">
        <w:rPr>
          <w:rFonts w:ascii="Times New Roman" w:hAnsi="Times New Roman" w:cs="Times New Roman"/>
          <w:sz w:val="24"/>
          <w:szCs w:val="24"/>
        </w:rPr>
        <w:t>ak</w:t>
      </w:r>
      <w:r>
        <w:rPr>
          <w:rFonts w:ascii="Times New Roman" w:hAnsi="Times New Roman" w:cs="Times New Roman"/>
          <w:sz w:val="24"/>
          <w:szCs w:val="24"/>
        </w:rPr>
        <w:t>aan lebih berfungsi sosial unutk memberikan sumber informasi dengan cara yang mudah dan m urah kepada masyarakat pemakai perpustakaan dengan tuj</w:t>
      </w:r>
      <w:r w:rsidRPr="006C02B8">
        <w:rPr>
          <w:rFonts w:ascii="Times New Roman" w:hAnsi="Times New Roman" w:cs="Times New Roman"/>
          <w:sz w:val="24"/>
          <w:szCs w:val="24"/>
        </w:rPr>
        <w:t xml:space="preserve">uan </w:t>
      </w:r>
      <w:r>
        <w:rPr>
          <w:rFonts w:ascii="Times New Roman" w:hAnsi="Times New Roman" w:cs="Times New Roman"/>
          <w:sz w:val="24"/>
          <w:szCs w:val="24"/>
        </w:rPr>
        <w:t>mencerdaskan kehidupan m</w:t>
      </w:r>
      <w:r w:rsidRPr="006C02B8">
        <w:rPr>
          <w:rFonts w:ascii="Times New Roman" w:hAnsi="Times New Roman" w:cs="Times New Roman"/>
          <w:sz w:val="24"/>
          <w:szCs w:val="24"/>
        </w:rPr>
        <w:t>asy</w:t>
      </w:r>
      <w:r>
        <w:rPr>
          <w:rFonts w:ascii="Times New Roman" w:hAnsi="Times New Roman" w:cs="Times New Roman"/>
          <w:sz w:val="24"/>
          <w:szCs w:val="24"/>
        </w:rPr>
        <w:t>arakat secara luas</w:t>
      </w:r>
      <w:proofErr w:type="gramStart"/>
      <w:r>
        <w:rPr>
          <w:rFonts w:ascii="Times New Roman" w:hAnsi="Times New Roman" w:cs="Times New Roman"/>
          <w:sz w:val="24"/>
          <w:szCs w:val="24"/>
        </w:rPr>
        <w:t>.</w:t>
      </w:r>
      <w:r w:rsidRPr="006C02B8">
        <w:rPr>
          <w:rFonts w:ascii="Times New Roman" w:hAnsi="Times New Roman" w:cs="Times New Roman"/>
          <w:sz w:val="24"/>
          <w:szCs w:val="24"/>
        </w:rPr>
        <w:t>.</w:t>
      </w:r>
      <w:proofErr w:type="gramEnd"/>
      <w:r w:rsidRPr="006C02B8">
        <w:rPr>
          <w:rFonts w:ascii="Times New Roman" w:hAnsi="Times New Roman" w:cs="Times New Roman"/>
          <w:sz w:val="24"/>
          <w:szCs w:val="24"/>
        </w:rPr>
        <w:t xml:space="preserve"> Berdasarkan pengertian- pengertian yang disebut</w:t>
      </w:r>
      <w:r>
        <w:rPr>
          <w:rFonts w:ascii="Times New Roman" w:hAnsi="Times New Roman" w:cs="Times New Roman"/>
          <w:sz w:val="24"/>
          <w:szCs w:val="24"/>
        </w:rPr>
        <w:t>kan di atas dapat ditarik kesimpulan bahwa yang dimaksud dengan perpustakaan adalah suat</w:t>
      </w:r>
      <w:r w:rsidRPr="006C02B8">
        <w:rPr>
          <w:rFonts w:ascii="Times New Roman" w:hAnsi="Times New Roman" w:cs="Times New Roman"/>
          <w:sz w:val="24"/>
          <w:szCs w:val="24"/>
        </w:rPr>
        <w:t>u g</w:t>
      </w:r>
      <w:r>
        <w:rPr>
          <w:rFonts w:ascii="Times New Roman" w:hAnsi="Times New Roman" w:cs="Times New Roman"/>
          <w:sz w:val="24"/>
          <w:szCs w:val="24"/>
        </w:rPr>
        <w:t>edung dim</w:t>
      </w:r>
      <w:r w:rsidRPr="006C02B8">
        <w:rPr>
          <w:rFonts w:ascii="Times New Roman" w:hAnsi="Times New Roman" w:cs="Times New Roman"/>
          <w:sz w:val="24"/>
          <w:szCs w:val="24"/>
        </w:rPr>
        <w:t>ana terdapat s</w:t>
      </w:r>
      <w:r>
        <w:rPr>
          <w:rFonts w:ascii="Times New Roman" w:hAnsi="Times New Roman" w:cs="Times New Roman"/>
          <w:sz w:val="24"/>
          <w:szCs w:val="24"/>
        </w:rPr>
        <w:t xml:space="preserve">uatu unit kerja yang bertugas mengumpulkan, menyimpan, memelihara dan </w:t>
      </w:r>
      <w:r w:rsidRPr="006C02B8">
        <w:rPr>
          <w:rFonts w:ascii="Times New Roman" w:hAnsi="Times New Roman" w:cs="Times New Roman"/>
          <w:sz w:val="24"/>
          <w:szCs w:val="24"/>
        </w:rPr>
        <w:t xml:space="preserve"> </w:t>
      </w:r>
      <w:r>
        <w:rPr>
          <w:rFonts w:ascii="Times New Roman" w:hAnsi="Times New Roman" w:cs="Times New Roman"/>
          <w:sz w:val="24"/>
          <w:szCs w:val="24"/>
        </w:rPr>
        <w:t>mengelola pem</w:t>
      </w:r>
      <w:r w:rsidRPr="006C02B8">
        <w:rPr>
          <w:rFonts w:ascii="Times New Roman" w:hAnsi="Times New Roman" w:cs="Times New Roman"/>
          <w:sz w:val="24"/>
          <w:szCs w:val="24"/>
        </w:rPr>
        <w:t>an</w:t>
      </w:r>
      <w:r>
        <w:rPr>
          <w:rFonts w:ascii="Times New Roman" w:hAnsi="Times New Roman" w:cs="Times New Roman"/>
          <w:sz w:val="24"/>
          <w:szCs w:val="24"/>
        </w:rPr>
        <w:t>faatan bahan pustaka, dengan mem</w:t>
      </w:r>
      <w:r w:rsidRPr="006C02B8">
        <w:rPr>
          <w:rFonts w:ascii="Times New Roman" w:hAnsi="Times New Roman" w:cs="Times New Roman"/>
          <w:sz w:val="24"/>
          <w:szCs w:val="24"/>
        </w:rPr>
        <w:t>pergunakan sistem tertentu untuk dipergunakan oleh pem ak</w:t>
      </w:r>
      <w:r>
        <w:rPr>
          <w:rFonts w:ascii="Times New Roman" w:hAnsi="Times New Roman" w:cs="Times New Roman"/>
          <w:sz w:val="24"/>
          <w:szCs w:val="24"/>
        </w:rPr>
        <w:t>ai perpustakaan sesuai dengan kebutuha</w:t>
      </w:r>
      <w:r w:rsidRPr="006C02B8">
        <w:rPr>
          <w:rFonts w:ascii="Times New Roman" w:hAnsi="Times New Roman" w:cs="Times New Roman"/>
          <w:sz w:val="24"/>
          <w:szCs w:val="24"/>
        </w:rPr>
        <w:t xml:space="preserve">n </w:t>
      </w:r>
      <w:r w:rsidR="009B059A">
        <w:rPr>
          <w:rStyle w:val="FootnoteReference"/>
          <w:rFonts w:ascii="Times New Roman" w:hAnsi="Times New Roman" w:cs="Times New Roman"/>
          <w:sz w:val="24"/>
          <w:szCs w:val="24"/>
        </w:rPr>
        <w:footnoteReference w:id="14"/>
      </w:r>
      <w:r w:rsidRPr="006C02B8">
        <w:rPr>
          <w:rFonts w:ascii="Times New Roman" w:hAnsi="Times New Roman" w:cs="Times New Roman"/>
          <w:sz w:val="24"/>
          <w:szCs w:val="24"/>
        </w:rPr>
        <w:t>.</w:t>
      </w:r>
    </w:p>
    <w:p w:rsidR="009B059A" w:rsidRDefault="009B059A" w:rsidP="006C02B8">
      <w:pPr>
        <w:pStyle w:val="ListParagraph"/>
        <w:spacing w:line="360" w:lineRule="auto"/>
        <w:ind w:left="1080" w:firstLine="360"/>
        <w:jc w:val="both"/>
        <w:rPr>
          <w:rFonts w:ascii="Times New Roman" w:hAnsi="Times New Roman" w:cs="Times New Roman"/>
          <w:sz w:val="24"/>
          <w:szCs w:val="24"/>
        </w:rPr>
      </w:pPr>
    </w:p>
    <w:p w:rsidR="009B059A" w:rsidRDefault="009B059A" w:rsidP="009B059A">
      <w:pPr>
        <w:pStyle w:val="ListParagraph"/>
        <w:numPr>
          <w:ilvl w:val="0"/>
          <w:numId w:val="15"/>
        </w:numPr>
        <w:spacing w:line="360" w:lineRule="auto"/>
        <w:jc w:val="both"/>
        <w:rPr>
          <w:rFonts w:ascii="Times New Roman" w:hAnsi="Times New Roman" w:cs="Times New Roman"/>
          <w:b/>
          <w:sz w:val="24"/>
          <w:szCs w:val="24"/>
        </w:rPr>
      </w:pPr>
      <w:r w:rsidRPr="009B059A">
        <w:rPr>
          <w:rFonts w:ascii="Times New Roman" w:hAnsi="Times New Roman" w:cs="Times New Roman"/>
          <w:b/>
          <w:sz w:val="24"/>
          <w:szCs w:val="24"/>
        </w:rPr>
        <w:lastRenderedPageBreak/>
        <w:t>Sistem Informasi Perpustakaan</w:t>
      </w:r>
    </w:p>
    <w:p w:rsidR="00802440" w:rsidRDefault="00802440" w:rsidP="001D0F47">
      <w:pPr>
        <w:pStyle w:val="ListParagraph"/>
        <w:spacing w:line="360" w:lineRule="auto"/>
        <w:ind w:left="1080" w:firstLine="360"/>
        <w:jc w:val="both"/>
        <w:rPr>
          <w:rFonts w:ascii="Times New Roman" w:hAnsi="Times New Roman" w:cs="Times New Roman"/>
          <w:sz w:val="24"/>
          <w:szCs w:val="24"/>
        </w:rPr>
      </w:pPr>
      <w:r w:rsidRPr="00802440">
        <w:rPr>
          <w:rFonts w:ascii="Times New Roman" w:hAnsi="Times New Roman" w:cs="Times New Roman"/>
          <w:sz w:val="24"/>
          <w:szCs w:val="24"/>
        </w:rPr>
        <w:t>Sistem Informasi Perpustakaan (SIPERPUS) merupakan perangkat lunak yang didesain khusus untuk mempermudah pendataan koleksi perpustakaan, katalog, data anggota/peminjam, transaksi dan sirkulasi koleksi perpustakaan</w:t>
      </w:r>
      <w:r>
        <w:rPr>
          <w:rStyle w:val="FootnoteReference"/>
          <w:rFonts w:ascii="Times New Roman" w:hAnsi="Times New Roman" w:cs="Times New Roman"/>
          <w:sz w:val="24"/>
          <w:szCs w:val="24"/>
        </w:rPr>
        <w:footnoteReference w:id="15"/>
      </w:r>
      <w:r w:rsidRPr="00802440">
        <w:rPr>
          <w:rFonts w:ascii="Times New Roman" w:hAnsi="Times New Roman" w:cs="Times New Roman"/>
          <w:sz w:val="24"/>
          <w:szCs w:val="24"/>
        </w:rPr>
        <w:t>.Menurut Lutfian dalam Mikye (2012) Sistem Informasi Perpustakaan (SIPERPUS) merupakan</w:t>
      </w:r>
      <w:r>
        <w:rPr>
          <w:rFonts w:ascii="Times New Roman" w:hAnsi="Times New Roman" w:cs="Times New Roman"/>
          <w:sz w:val="24"/>
          <w:szCs w:val="24"/>
        </w:rPr>
        <w:t xml:space="preserve"> </w:t>
      </w:r>
      <w:r w:rsidRPr="00802440">
        <w:rPr>
          <w:rFonts w:ascii="Times New Roman" w:hAnsi="Times New Roman" w:cs="Times New Roman"/>
          <w:sz w:val="24"/>
          <w:szCs w:val="24"/>
        </w:rPr>
        <w:t>perangkat lunak yang didesain khusus untuk mempermudah pendataan koleksi perpustakaan, katalog, data anggota/peminjam, transaksi dan sirkulasi koleksi perpustakaan. Keseluruhan bekerja secara sistematis sehingga dapat memperbaiki administrasi dan operasional perpustakaan serta dapat menghasilkan bentuk-bentuk laporan yang efektif dan berguna bagi manajemen perpustakaan</w:t>
      </w:r>
      <w:r>
        <w:rPr>
          <w:rStyle w:val="FootnoteReference"/>
          <w:rFonts w:ascii="Times New Roman" w:hAnsi="Times New Roman" w:cs="Times New Roman"/>
          <w:sz w:val="24"/>
          <w:szCs w:val="24"/>
        </w:rPr>
        <w:footnoteReference w:id="16"/>
      </w:r>
      <w:r>
        <w:rPr>
          <w:rFonts w:ascii="Times New Roman" w:hAnsi="Times New Roman" w:cs="Times New Roman"/>
          <w:sz w:val="24"/>
          <w:szCs w:val="24"/>
        </w:rPr>
        <w:t>.</w:t>
      </w:r>
      <w:r w:rsidRPr="00802440">
        <w:rPr>
          <w:rFonts w:ascii="Times New Roman" w:hAnsi="Times New Roman" w:cs="Times New Roman"/>
          <w:sz w:val="24"/>
          <w:szCs w:val="24"/>
        </w:rPr>
        <w:t>Keseluruhannya bekerja secara sistematis sehingga dapat memperbaiki administrasi dan operasional perpustakaan serta dapat menghasilkan bentuk-bentuk laporan yang efektif dan berguna bagi manajemen perpustakaan</w:t>
      </w:r>
      <w:r>
        <w:rPr>
          <w:rStyle w:val="FootnoteReference"/>
          <w:rFonts w:ascii="Times New Roman" w:hAnsi="Times New Roman" w:cs="Times New Roman"/>
          <w:sz w:val="24"/>
          <w:szCs w:val="24"/>
        </w:rPr>
        <w:footnoteReference w:id="17"/>
      </w:r>
    </w:p>
    <w:p w:rsidR="001D0F47" w:rsidRDefault="001D0F47" w:rsidP="001D0F47">
      <w:pPr>
        <w:pStyle w:val="ListParagraph"/>
        <w:spacing w:line="360" w:lineRule="auto"/>
        <w:ind w:left="1080" w:firstLine="360"/>
        <w:jc w:val="both"/>
        <w:rPr>
          <w:rFonts w:ascii="Times New Roman" w:hAnsi="Times New Roman" w:cs="Times New Roman"/>
          <w:sz w:val="24"/>
          <w:szCs w:val="24"/>
        </w:rPr>
      </w:pPr>
    </w:p>
    <w:p w:rsidR="00802440" w:rsidRPr="00802440" w:rsidRDefault="00802440" w:rsidP="00802440">
      <w:pPr>
        <w:pStyle w:val="ListParagraph"/>
        <w:numPr>
          <w:ilvl w:val="0"/>
          <w:numId w:val="15"/>
        </w:numPr>
        <w:spacing w:line="360" w:lineRule="auto"/>
        <w:jc w:val="both"/>
        <w:rPr>
          <w:rFonts w:ascii="Times New Roman" w:hAnsi="Times New Roman" w:cs="Times New Roman"/>
          <w:b/>
          <w:sz w:val="24"/>
          <w:szCs w:val="24"/>
        </w:rPr>
      </w:pPr>
      <w:r w:rsidRPr="00802440">
        <w:rPr>
          <w:rFonts w:ascii="Times New Roman" w:hAnsi="Times New Roman" w:cs="Times New Roman"/>
          <w:b/>
          <w:sz w:val="24"/>
          <w:szCs w:val="24"/>
        </w:rPr>
        <w:t>Pengertian Aplikasi</w:t>
      </w:r>
    </w:p>
    <w:p w:rsidR="002F5966" w:rsidRDefault="00D75085" w:rsidP="002F5966">
      <w:pPr>
        <w:pStyle w:val="ListParagraph"/>
        <w:spacing w:line="360" w:lineRule="auto"/>
        <w:ind w:left="1080" w:firstLine="360"/>
        <w:jc w:val="both"/>
        <w:rPr>
          <w:rFonts w:ascii="Times New Roman" w:hAnsi="Times New Roman" w:cs="Times New Roman"/>
          <w:sz w:val="24"/>
          <w:szCs w:val="24"/>
        </w:rPr>
      </w:pPr>
      <w:r w:rsidRPr="00D75085">
        <w:rPr>
          <w:rFonts w:ascii="Times New Roman" w:hAnsi="Times New Roman" w:cs="Times New Roman"/>
          <w:sz w:val="24"/>
          <w:szCs w:val="24"/>
        </w:rPr>
        <w:t xml:space="preserve">Aplikasi adalah Program siap pakai yang dapat digunakan untuk menjalankan printah-printah dari pengguna aplikasi tersebut dengan tujuan mendapatkan hasil yang lebih akurat sesuai dengan tujuan pembuatan aplikasi tersebut, aplikasi mempunyai arti yaitu pemecahan masalah yang menggunakan salah satu tehnik pemrosesan data aplikasi yang biasanya berpacu pada sebuah komputansi yang diinginkan atau diharapkan maupun pemrosesan data yang diharapkan. Pengertian Aplikasi Secara Umum adalah alat terapan yang difungsikan secara khusus dan terpadu sesuai </w:t>
      </w:r>
      <w:r w:rsidRPr="00D75085">
        <w:rPr>
          <w:rFonts w:ascii="Times New Roman" w:hAnsi="Times New Roman" w:cs="Times New Roman"/>
          <w:sz w:val="24"/>
          <w:szCs w:val="24"/>
        </w:rPr>
        <w:lastRenderedPageBreak/>
        <w:t>kemampuan yang dimilikinya aplikasi merupakan suatu perangkat komputer yang siap pakai bagi user</w:t>
      </w:r>
      <w:r>
        <w:rPr>
          <w:rStyle w:val="FootnoteReference"/>
          <w:rFonts w:ascii="Times New Roman" w:hAnsi="Times New Roman" w:cs="Times New Roman"/>
          <w:sz w:val="24"/>
          <w:szCs w:val="24"/>
        </w:rPr>
        <w:footnoteReference w:id="18"/>
      </w:r>
      <w:r w:rsidRPr="00D75085">
        <w:rPr>
          <w:rFonts w:ascii="Times New Roman" w:hAnsi="Times New Roman" w:cs="Times New Roman"/>
          <w:sz w:val="24"/>
          <w:szCs w:val="24"/>
        </w:rPr>
        <w:t>.</w:t>
      </w:r>
      <w:r w:rsidR="001D0F47" w:rsidRPr="001D0F47">
        <w:rPr>
          <w:rFonts w:ascii="Times New Roman" w:hAnsi="Times New Roman" w:cs="Times New Roman"/>
          <w:sz w:val="24"/>
          <w:szCs w:val="24"/>
        </w:rPr>
        <w:t>Aplikasi dapat diartikan sebagai suatu program berbentuk perangkat lunak yang berjalan pada suatu sistem tertentu yang berguna untuk membantu berbagai kegiatan yang dilakukan oleh manusia</w:t>
      </w:r>
      <w:r w:rsidR="001D0F47">
        <w:rPr>
          <w:rStyle w:val="FootnoteReference"/>
          <w:rFonts w:ascii="Times New Roman" w:hAnsi="Times New Roman" w:cs="Times New Roman"/>
          <w:sz w:val="24"/>
          <w:szCs w:val="24"/>
        </w:rPr>
        <w:footnoteReference w:id="19"/>
      </w:r>
      <w:r w:rsidR="001D0F47" w:rsidRPr="001D0F47">
        <w:rPr>
          <w:rFonts w:ascii="Times New Roman" w:hAnsi="Times New Roman" w:cs="Times New Roman"/>
          <w:sz w:val="24"/>
          <w:szCs w:val="24"/>
        </w:rPr>
        <w:t>.</w:t>
      </w:r>
      <w:r w:rsidR="001D0F47">
        <w:rPr>
          <w:rFonts w:ascii="Times New Roman" w:hAnsi="Times New Roman" w:cs="Times New Roman"/>
          <w:sz w:val="24"/>
          <w:szCs w:val="24"/>
        </w:rPr>
        <w:t xml:space="preserve">Sedangkan, </w:t>
      </w:r>
      <w:r w:rsidR="001D0F47" w:rsidRPr="001D0F47">
        <w:rPr>
          <w:rFonts w:ascii="Times New Roman" w:hAnsi="Times New Roman" w:cs="Times New Roman"/>
          <w:sz w:val="24"/>
          <w:szCs w:val="24"/>
        </w:rPr>
        <w:t>Menurut Jogiyanto HM (dalam suhartini (2017), aplikasi merupakan penerapan, menyimpan sesuatu hal, data, permasalahan, pekerjaan ke dalam suatu sarana atau media yang dapat digunakan untuk diterapkan menjadi sebuah bentuk yang baru</w:t>
      </w:r>
      <w:r w:rsidR="001D0F47">
        <w:rPr>
          <w:rStyle w:val="FootnoteReference"/>
          <w:rFonts w:ascii="Times New Roman" w:hAnsi="Times New Roman" w:cs="Times New Roman"/>
          <w:sz w:val="24"/>
          <w:szCs w:val="24"/>
        </w:rPr>
        <w:footnoteReference w:id="20"/>
      </w:r>
      <w:r w:rsidR="001D0F47" w:rsidRPr="001D0F47">
        <w:rPr>
          <w:rFonts w:ascii="Times New Roman" w:hAnsi="Times New Roman" w:cs="Times New Roman"/>
          <w:sz w:val="24"/>
          <w:szCs w:val="24"/>
        </w:rPr>
        <w:t>.</w:t>
      </w:r>
    </w:p>
    <w:p w:rsidR="002F5966" w:rsidRDefault="002F5966" w:rsidP="002F5966">
      <w:pPr>
        <w:pStyle w:val="ListParagraph"/>
        <w:spacing w:line="360" w:lineRule="auto"/>
        <w:ind w:left="1080" w:firstLine="360"/>
        <w:jc w:val="both"/>
        <w:rPr>
          <w:rFonts w:ascii="Times New Roman" w:hAnsi="Times New Roman" w:cs="Times New Roman"/>
          <w:sz w:val="24"/>
          <w:szCs w:val="24"/>
        </w:rPr>
      </w:pPr>
    </w:p>
    <w:p w:rsidR="002F5966" w:rsidRPr="009377CC" w:rsidRDefault="002F5966" w:rsidP="002F5966">
      <w:pPr>
        <w:pStyle w:val="ListParagraph"/>
        <w:numPr>
          <w:ilvl w:val="0"/>
          <w:numId w:val="15"/>
        </w:numPr>
        <w:spacing w:line="360" w:lineRule="auto"/>
        <w:jc w:val="both"/>
        <w:rPr>
          <w:rFonts w:ascii="Times New Roman" w:hAnsi="Times New Roman" w:cs="Times New Roman"/>
          <w:b/>
          <w:sz w:val="24"/>
          <w:szCs w:val="24"/>
        </w:rPr>
      </w:pPr>
      <w:r w:rsidRPr="009377CC">
        <w:rPr>
          <w:rFonts w:ascii="Times New Roman" w:hAnsi="Times New Roman" w:cs="Times New Roman"/>
          <w:b/>
          <w:sz w:val="24"/>
          <w:szCs w:val="24"/>
        </w:rPr>
        <w:t>Aplikasi Dekstop</w:t>
      </w:r>
    </w:p>
    <w:p w:rsidR="002F5966" w:rsidRDefault="002F5966" w:rsidP="002F5966">
      <w:pPr>
        <w:pStyle w:val="ListParagraph"/>
        <w:spacing w:line="360" w:lineRule="auto"/>
        <w:ind w:left="1080" w:firstLine="360"/>
        <w:jc w:val="both"/>
        <w:rPr>
          <w:rFonts w:ascii="Times New Roman" w:hAnsi="Times New Roman" w:cs="Times New Roman"/>
          <w:sz w:val="24"/>
          <w:szCs w:val="24"/>
        </w:rPr>
      </w:pPr>
      <w:r w:rsidRPr="002F5966">
        <w:rPr>
          <w:rFonts w:ascii="Times New Roman" w:hAnsi="Times New Roman" w:cs="Times New Roman"/>
          <w:sz w:val="24"/>
          <w:szCs w:val="24"/>
        </w:rPr>
        <w:t>Aplikasi desktop adalah aplikasi yang dapat berjalan secara sendiri atau independen dalam sistem desktop komputer atau laptop dan dapat menjalankan serangkaian aktivitas dengan diatur oleh pengguna</w:t>
      </w:r>
      <w:r>
        <w:rPr>
          <w:rStyle w:val="FootnoteReference"/>
          <w:rFonts w:ascii="Times New Roman" w:hAnsi="Times New Roman" w:cs="Times New Roman"/>
          <w:sz w:val="24"/>
          <w:szCs w:val="24"/>
        </w:rPr>
        <w:footnoteReference w:id="21"/>
      </w:r>
      <w:r w:rsidRPr="002F5966">
        <w:rPr>
          <w:rFonts w:ascii="Times New Roman" w:hAnsi="Times New Roman" w:cs="Times New Roman"/>
          <w:sz w:val="24"/>
          <w:szCs w:val="24"/>
        </w:rPr>
        <w:t>.</w:t>
      </w:r>
      <w:r>
        <w:rPr>
          <w:rFonts w:ascii="Times New Roman" w:hAnsi="Times New Roman" w:cs="Times New Roman"/>
          <w:sz w:val="24"/>
          <w:szCs w:val="24"/>
        </w:rPr>
        <w:t xml:space="preserve"> Sedangkan, m</w:t>
      </w:r>
      <w:r w:rsidRPr="002F5966">
        <w:rPr>
          <w:rFonts w:ascii="Times New Roman" w:hAnsi="Times New Roman" w:cs="Times New Roman"/>
          <w:sz w:val="24"/>
          <w:szCs w:val="24"/>
        </w:rPr>
        <w:t>enurut Hartono Jogiyanto (2005) yang dikutip oleh (Anita Nur Vitrya et al. 2015) Aplikasi adalah penggunaan dalam suatu komputer, instruksi (</w:t>
      </w:r>
      <w:r w:rsidRPr="002F5966">
        <w:rPr>
          <w:rFonts w:ascii="Times New Roman" w:hAnsi="Times New Roman" w:cs="Times New Roman"/>
          <w:i/>
          <w:sz w:val="24"/>
          <w:szCs w:val="24"/>
        </w:rPr>
        <w:t>instruction</w:t>
      </w:r>
      <w:r w:rsidRPr="002F5966">
        <w:rPr>
          <w:rFonts w:ascii="Times New Roman" w:hAnsi="Times New Roman" w:cs="Times New Roman"/>
          <w:sz w:val="24"/>
          <w:szCs w:val="24"/>
        </w:rPr>
        <w:t>) atau pernyataan (</w:t>
      </w:r>
      <w:r w:rsidRPr="002F5966">
        <w:rPr>
          <w:rFonts w:ascii="Times New Roman" w:hAnsi="Times New Roman" w:cs="Times New Roman"/>
          <w:i/>
          <w:sz w:val="24"/>
          <w:szCs w:val="24"/>
        </w:rPr>
        <w:t>statement</w:t>
      </w:r>
      <w:r w:rsidRPr="002F5966">
        <w:rPr>
          <w:rFonts w:ascii="Times New Roman" w:hAnsi="Times New Roman" w:cs="Times New Roman"/>
          <w:sz w:val="24"/>
          <w:szCs w:val="24"/>
        </w:rPr>
        <w:t xml:space="preserve">) yang disusun sedemikian rupa sehingga komputer dapat memproses input menjadi output. Sedangkan Desktop Based Application adalah suatu aplikasi yang dapat berjalan sendiri atau independen tanpa menggunakan browser atau koneksi Internet di suatu komputer otonom dengan </w:t>
      </w:r>
      <w:r w:rsidRPr="002F5966">
        <w:rPr>
          <w:rFonts w:ascii="Times New Roman" w:hAnsi="Times New Roman" w:cs="Times New Roman"/>
          <w:i/>
          <w:sz w:val="24"/>
          <w:szCs w:val="24"/>
        </w:rPr>
        <w:t>operating system</w:t>
      </w:r>
      <w:r w:rsidRPr="002F5966">
        <w:rPr>
          <w:rFonts w:ascii="Times New Roman" w:hAnsi="Times New Roman" w:cs="Times New Roman"/>
          <w:sz w:val="24"/>
          <w:szCs w:val="24"/>
        </w:rPr>
        <w:t xml:space="preserve"> atau </w:t>
      </w:r>
      <w:r w:rsidRPr="002F5966">
        <w:rPr>
          <w:rFonts w:ascii="Times New Roman" w:hAnsi="Times New Roman" w:cs="Times New Roman"/>
          <w:i/>
          <w:sz w:val="24"/>
          <w:szCs w:val="24"/>
        </w:rPr>
        <w:t>platform</w:t>
      </w:r>
      <w:r w:rsidRPr="002F5966">
        <w:rPr>
          <w:rFonts w:ascii="Times New Roman" w:hAnsi="Times New Roman" w:cs="Times New Roman"/>
          <w:sz w:val="24"/>
          <w:szCs w:val="24"/>
        </w:rPr>
        <w:t xml:space="preserve"> tertentu </w:t>
      </w:r>
      <w:r w:rsidRPr="002F5966">
        <w:rPr>
          <w:rFonts w:ascii="Times New Roman" w:hAnsi="Times New Roman" w:cs="Times New Roman"/>
          <w:sz w:val="24"/>
          <w:szCs w:val="24"/>
        </w:rPr>
        <w:lastRenderedPageBreak/>
        <w:t>(Konixbam, 2009)</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w:t>
      </w:r>
      <w:r w:rsidRPr="002F5966">
        <w:t xml:space="preserve"> </w:t>
      </w:r>
      <w:r w:rsidRPr="002F5966">
        <w:rPr>
          <w:rFonts w:ascii="Times New Roman" w:hAnsi="Times New Roman" w:cs="Times New Roman"/>
          <w:sz w:val="24"/>
          <w:szCs w:val="24"/>
        </w:rPr>
        <w:t>Desktop application atau aplikasi desktop adalah suatu aplikasi yang dapat berjalan sendiri atau independen tanpa menggunakan browser atau koneksi internet disuatu komputer otonom</w:t>
      </w:r>
      <w:r>
        <w:rPr>
          <w:rStyle w:val="FootnoteReference"/>
          <w:rFonts w:ascii="Times New Roman" w:hAnsi="Times New Roman" w:cs="Times New Roman"/>
          <w:sz w:val="24"/>
          <w:szCs w:val="24"/>
        </w:rPr>
        <w:footnoteReference w:id="23"/>
      </w:r>
      <w:r>
        <w:rPr>
          <w:rFonts w:ascii="Times New Roman" w:hAnsi="Times New Roman" w:cs="Times New Roman"/>
          <w:sz w:val="24"/>
          <w:szCs w:val="24"/>
        </w:rPr>
        <w:t>.</w:t>
      </w:r>
    </w:p>
    <w:p w:rsidR="009377CC" w:rsidRDefault="009377CC" w:rsidP="002F5966">
      <w:pPr>
        <w:pStyle w:val="ListParagraph"/>
        <w:spacing w:line="360" w:lineRule="auto"/>
        <w:ind w:left="1080" w:firstLine="360"/>
        <w:jc w:val="both"/>
        <w:rPr>
          <w:rFonts w:ascii="Times New Roman" w:hAnsi="Times New Roman" w:cs="Times New Roman"/>
          <w:sz w:val="24"/>
          <w:szCs w:val="24"/>
        </w:rPr>
      </w:pPr>
    </w:p>
    <w:p w:rsidR="009377CC" w:rsidRPr="00452ABA" w:rsidRDefault="009377CC" w:rsidP="009377CC">
      <w:pPr>
        <w:pStyle w:val="ListParagraph"/>
        <w:numPr>
          <w:ilvl w:val="0"/>
          <w:numId w:val="15"/>
        </w:numPr>
        <w:spacing w:line="360" w:lineRule="auto"/>
        <w:jc w:val="both"/>
        <w:rPr>
          <w:rFonts w:ascii="Times New Roman" w:hAnsi="Times New Roman" w:cs="Times New Roman"/>
          <w:b/>
          <w:sz w:val="24"/>
          <w:szCs w:val="24"/>
        </w:rPr>
      </w:pPr>
      <w:r w:rsidRPr="00452ABA">
        <w:rPr>
          <w:rFonts w:ascii="Times New Roman" w:hAnsi="Times New Roman" w:cs="Times New Roman"/>
          <w:b/>
          <w:sz w:val="24"/>
          <w:szCs w:val="24"/>
        </w:rPr>
        <w:t>Basis Data</w:t>
      </w:r>
    </w:p>
    <w:p w:rsidR="009377CC" w:rsidRDefault="009377CC" w:rsidP="009377CC">
      <w:pPr>
        <w:pStyle w:val="ListParagraph"/>
        <w:spacing w:line="360" w:lineRule="auto"/>
        <w:ind w:left="1080" w:firstLine="360"/>
        <w:jc w:val="both"/>
        <w:rPr>
          <w:rFonts w:ascii="Times New Roman" w:hAnsi="Times New Roman" w:cs="Times New Roman"/>
          <w:sz w:val="24"/>
          <w:szCs w:val="24"/>
        </w:rPr>
      </w:pPr>
      <w:r w:rsidRPr="009377CC">
        <w:rPr>
          <w:rFonts w:ascii="Times New Roman" w:hAnsi="Times New Roman" w:cs="Times New Roman"/>
          <w:sz w:val="24"/>
          <w:szCs w:val="24"/>
        </w:rPr>
        <w:t>Basis d</w:t>
      </w:r>
      <w:r>
        <w:rPr>
          <w:rFonts w:ascii="Times New Roman" w:hAnsi="Times New Roman" w:cs="Times New Roman"/>
          <w:sz w:val="24"/>
          <w:szCs w:val="24"/>
        </w:rPr>
        <w:t>ata terdiri atas 2 kata, yaitu b</w:t>
      </w:r>
      <w:r w:rsidRPr="009377CC">
        <w:rPr>
          <w:rFonts w:ascii="Times New Roman" w:hAnsi="Times New Roman" w:cs="Times New Roman"/>
          <w:sz w:val="24"/>
          <w:szCs w:val="24"/>
        </w:rPr>
        <w:t>asis dan data. Basis kurang lebih dapat diartikan sebagai markas atau gudang, tempat bersarang atau berkumpul. Sedangan Data adalah representasi fakta dunia nyata yang mewakili suatu objek seperti manusia (pegawai, siswa, pembeli, pelanggan), barang, hewan, peristiwa, konsep, keadaan, dan sebagainya yang terekam dalam bentuk angka, huruf, simbol, teks, gambar, bunyi, atau kombinasi lainnya</w:t>
      </w:r>
      <w:r>
        <w:rPr>
          <w:rStyle w:val="FootnoteReference"/>
          <w:rFonts w:ascii="Times New Roman" w:hAnsi="Times New Roman" w:cs="Times New Roman"/>
          <w:sz w:val="24"/>
          <w:szCs w:val="24"/>
        </w:rPr>
        <w:footnoteReference w:id="24"/>
      </w:r>
      <w:r>
        <w:rPr>
          <w:rFonts w:ascii="Times New Roman" w:hAnsi="Times New Roman" w:cs="Times New Roman"/>
          <w:sz w:val="24"/>
          <w:szCs w:val="24"/>
        </w:rPr>
        <w:t>.B</w:t>
      </w:r>
      <w:r w:rsidRPr="009377CC">
        <w:rPr>
          <w:rFonts w:ascii="Times New Roman" w:hAnsi="Times New Roman" w:cs="Times New Roman"/>
          <w:sz w:val="24"/>
          <w:szCs w:val="24"/>
        </w:rPr>
        <w:t>asis data merupakan suatu kumpulan data yang dirancang untuk menyimpan kebutuhan informasi dari sebuah organisasi secara logis</w:t>
      </w:r>
      <w:r>
        <w:rPr>
          <w:rStyle w:val="FootnoteReference"/>
          <w:rFonts w:ascii="Times New Roman" w:hAnsi="Times New Roman" w:cs="Times New Roman"/>
          <w:sz w:val="24"/>
          <w:szCs w:val="24"/>
        </w:rPr>
        <w:footnoteReference w:id="25"/>
      </w:r>
      <w:r w:rsidRPr="009377CC">
        <w:rPr>
          <w:rFonts w:ascii="Times New Roman" w:hAnsi="Times New Roman" w:cs="Times New Roman"/>
          <w:sz w:val="24"/>
          <w:szCs w:val="24"/>
        </w:rPr>
        <w:t>.</w:t>
      </w:r>
    </w:p>
    <w:p w:rsidR="009377CC" w:rsidRDefault="009377CC" w:rsidP="009377CC">
      <w:pPr>
        <w:pStyle w:val="ListParagraph"/>
        <w:spacing w:line="360" w:lineRule="auto"/>
        <w:ind w:left="1080" w:firstLine="360"/>
        <w:jc w:val="both"/>
        <w:rPr>
          <w:rFonts w:ascii="Times New Roman" w:hAnsi="Times New Roman" w:cs="Times New Roman"/>
          <w:sz w:val="24"/>
          <w:szCs w:val="24"/>
        </w:rPr>
      </w:pPr>
      <w:r w:rsidRPr="009377CC">
        <w:rPr>
          <w:rFonts w:ascii="Times New Roman" w:hAnsi="Times New Roman" w:cs="Times New Roman"/>
          <w:sz w:val="24"/>
          <w:szCs w:val="24"/>
        </w:rPr>
        <w:t xml:space="preserve">Konsep dasar dari basis data adalah kumpulan dari catatan-catatan, atau potongan dari pengetahuan. Sebuah basis data memiliki penjelasan terstruktur dari jenis fakta yang tersimpan di dalamnya: penjelasan ini disebut skema. Skema menggambarkan objek yang diwakili suatu basis data, dan hubungan di antara objek tersebut. Ada banyak </w:t>
      </w:r>
      <w:proofErr w:type="gramStart"/>
      <w:r w:rsidRPr="009377CC">
        <w:rPr>
          <w:rFonts w:ascii="Times New Roman" w:hAnsi="Times New Roman" w:cs="Times New Roman"/>
          <w:sz w:val="24"/>
          <w:szCs w:val="24"/>
        </w:rPr>
        <w:t>cara</w:t>
      </w:r>
      <w:proofErr w:type="gramEnd"/>
      <w:r w:rsidRPr="009377CC">
        <w:rPr>
          <w:rFonts w:ascii="Times New Roman" w:hAnsi="Times New Roman" w:cs="Times New Roman"/>
          <w:sz w:val="24"/>
          <w:szCs w:val="24"/>
        </w:rPr>
        <w:t xml:space="preserve"> untuk mengorganisasi skema, atau memodelkan struktur basis data: ini dikenal </w:t>
      </w:r>
      <w:r w:rsidRPr="009377CC">
        <w:rPr>
          <w:rFonts w:ascii="Times New Roman" w:hAnsi="Times New Roman" w:cs="Times New Roman"/>
          <w:sz w:val="24"/>
          <w:szCs w:val="24"/>
        </w:rPr>
        <w:lastRenderedPageBreak/>
        <w:t>sebagai model basis data atau model data.</w:t>
      </w:r>
      <w:r w:rsidRPr="009377CC">
        <w:t xml:space="preserve"> </w:t>
      </w:r>
      <w:r w:rsidRPr="009377CC">
        <w:rPr>
          <w:rFonts w:ascii="Times New Roman" w:hAnsi="Times New Roman" w:cs="Times New Roman"/>
          <w:sz w:val="24"/>
          <w:szCs w:val="24"/>
        </w:rPr>
        <w:t>Suatu bangunan basis data memiliki jenjang sebagai berikut</w:t>
      </w:r>
      <w:r>
        <w:rPr>
          <w:rStyle w:val="FootnoteReference"/>
          <w:rFonts w:ascii="Times New Roman" w:hAnsi="Times New Roman" w:cs="Times New Roman"/>
          <w:sz w:val="24"/>
          <w:szCs w:val="24"/>
        </w:rPr>
        <w:footnoteReference w:id="26"/>
      </w:r>
      <w:r w:rsidRPr="009377CC">
        <w:rPr>
          <w:rFonts w:ascii="Times New Roman" w:hAnsi="Times New Roman" w:cs="Times New Roman"/>
          <w:sz w:val="24"/>
          <w:szCs w:val="24"/>
        </w:rPr>
        <w:t xml:space="preserve">: </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 xml:space="preserve">Karakter, merupakan bagian data terkecil yang berupa angka, huruf, atau karakter khusus yang membentuk sebuah item data atau field. </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Field/item, merupakan representasi suatu atribut dan record (rekaman/tupel) yang sejenis yang menunjukkan suatu item dari data.</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Record/rekaman/tupel: Kumpulan dari field membentuk suatu record atau rekaman. Record menggambarkan suatu unit data individu yang tertentu.</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 xml:space="preserve">File, merupakan kumpulan dari record-record yang menggambarkan satu kesatuan data yang sejenis. </w:t>
      </w:r>
      <w:proofErr w:type="gramStart"/>
      <w:r w:rsidRPr="009377CC">
        <w:rPr>
          <w:rFonts w:ascii="Times New Roman" w:hAnsi="Times New Roman" w:cs="Times New Roman"/>
          <w:sz w:val="24"/>
          <w:szCs w:val="24"/>
        </w:rPr>
        <w:t>mewakili</w:t>
      </w:r>
      <w:proofErr w:type="gramEnd"/>
      <w:r w:rsidRPr="009377CC">
        <w:rPr>
          <w:rFonts w:ascii="Times New Roman" w:hAnsi="Times New Roman" w:cs="Times New Roman"/>
          <w:sz w:val="24"/>
          <w:szCs w:val="24"/>
        </w:rPr>
        <w:t xml:space="preserve"> tiap-tiap data. </w:t>
      </w:r>
    </w:p>
    <w:p w:rsidR="009377CC" w:rsidRDefault="009377CC" w:rsidP="009377CC">
      <w:pPr>
        <w:pStyle w:val="ListParagraph"/>
        <w:numPr>
          <w:ilvl w:val="0"/>
          <w:numId w:val="25"/>
        </w:numPr>
        <w:spacing w:line="360" w:lineRule="auto"/>
        <w:jc w:val="both"/>
        <w:rPr>
          <w:rFonts w:ascii="Times New Roman" w:hAnsi="Times New Roman" w:cs="Times New Roman"/>
          <w:sz w:val="24"/>
          <w:szCs w:val="24"/>
        </w:rPr>
      </w:pPr>
      <w:r w:rsidRPr="009377CC">
        <w:rPr>
          <w:rFonts w:ascii="Times New Roman" w:hAnsi="Times New Roman" w:cs="Times New Roman"/>
          <w:sz w:val="24"/>
          <w:szCs w:val="24"/>
        </w:rPr>
        <w:t>Database, merupakan kumupan dari file atau tabel yang membentuk suatu database.</w:t>
      </w:r>
    </w:p>
    <w:p w:rsidR="003638BD" w:rsidRDefault="003638BD" w:rsidP="003638BD">
      <w:pPr>
        <w:pStyle w:val="ListParagraph"/>
        <w:spacing w:line="360" w:lineRule="auto"/>
        <w:ind w:left="1800"/>
        <w:jc w:val="both"/>
        <w:rPr>
          <w:rFonts w:ascii="Times New Roman" w:hAnsi="Times New Roman" w:cs="Times New Roman"/>
          <w:sz w:val="24"/>
          <w:szCs w:val="24"/>
        </w:rPr>
      </w:pPr>
    </w:p>
    <w:p w:rsidR="00452ABA" w:rsidRPr="00AF0C7C" w:rsidRDefault="003638BD" w:rsidP="003638BD">
      <w:pPr>
        <w:pStyle w:val="ListParagraph"/>
        <w:numPr>
          <w:ilvl w:val="0"/>
          <w:numId w:val="15"/>
        </w:numPr>
        <w:spacing w:line="360" w:lineRule="auto"/>
        <w:jc w:val="both"/>
        <w:rPr>
          <w:rFonts w:ascii="Times New Roman" w:hAnsi="Times New Roman" w:cs="Times New Roman"/>
          <w:b/>
          <w:sz w:val="24"/>
          <w:szCs w:val="24"/>
        </w:rPr>
      </w:pPr>
      <w:r w:rsidRPr="00AF0C7C">
        <w:rPr>
          <w:rFonts w:ascii="Times New Roman" w:hAnsi="Times New Roman" w:cs="Times New Roman"/>
          <w:b/>
          <w:sz w:val="24"/>
          <w:szCs w:val="24"/>
        </w:rPr>
        <w:t>MYSQL</w:t>
      </w:r>
    </w:p>
    <w:p w:rsidR="00AF0C7C" w:rsidRDefault="00846060" w:rsidP="00AF0C7C">
      <w:pPr>
        <w:pStyle w:val="ListParagraph"/>
        <w:spacing w:line="360" w:lineRule="auto"/>
        <w:ind w:left="1080" w:firstLine="360"/>
        <w:jc w:val="both"/>
        <w:rPr>
          <w:rFonts w:ascii="Times New Roman" w:hAnsi="Times New Roman" w:cs="Times New Roman"/>
          <w:sz w:val="24"/>
          <w:szCs w:val="24"/>
        </w:rPr>
      </w:pPr>
      <w:r w:rsidRPr="00846060">
        <w:rPr>
          <w:rFonts w:ascii="Times New Roman" w:hAnsi="Times New Roman" w:cs="Times New Roman"/>
          <w:sz w:val="24"/>
          <w:szCs w:val="24"/>
        </w:rPr>
        <w:t xml:space="preserve">MySQL adalah sebuah database manajemen </w:t>
      </w:r>
      <w:r w:rsidRPr="00AF0C7C">
        <w:rPr>
          <w:rFonts w:ascii="Times New Roman" w:hAnsi="Times New Roman" w:cs="Times New Roman"/>
          <w:i/>
          <w:sz w:val="24"/>
          <w:szCs w:val="24"/>
        </w:rPr>
        <w:t xml:space="preserve">system </w:t>
      </w:r>
      <w:r w:rsidRPr="00846060">
        <w:rPr>
          <w:rFonts w:ascii="Times New Roman" w:hAnsi="Times New Roman" w:cs="Times New Roman"/>
          <w:sz w:val="24"/>
          <w:szCs w:val="24"/>
        </w:rPr>
        <w:t xml:space="preserve">(DBMS) popular yang memiliki fungsi sebagai </w:t>
      </w:r>
      <w:r w:rsidRPr="00AF0C7C">
        <w:rPr>
          <w:rFonts w:ascii="Times New Roman" w:hAnsi="Times New Roman" w:cs="Times New Roman"/>
          <w:i/>
          <w:sz w:val="24"/>
          <w:szCs w:val="24"/>
        </w:rPr>
        <w:t>relational database manajemen system (RDBMS)</w:t>
      </w:r>
      <w:r w:rsidRPr="00846060">
        <w:rPr>
          <w:rFonts w:ascii="Times New Roman" w:hAnsi="Times New Roman" w:cs="Times New Roman"/>
          <w:sz w:val="24"/>
          <w:szCs w:val="24"/>
        </w:rPr>
        <w:t>. Selain itu MySQL software merupakan suatu aplikasi yang sifatnya open source serta server basis data MySQL memiliki kinerja sangat cepat, reliable, dan mudah untuk digunakan serta bekerja dengan arsitektur client</w:t>
      </w:r>
      <w:r>
        <w:rPr>
          <w:rFonts w:ascii="Times New Roman" w:hAnsi="Times New Roman" w:cs="Times New Roman"/>
          <w:sz w:val="24"/>
          <w:szCs w:val="24"/>
        </w:rPr>
        <w:t xml:space="preserve"> </w:t>
      </w:r>
      <w:r w:rsidRPr="00AF0C7C">
        <w:rPr>
          <w:rFonts w:ascii="Times New Roman" w:hAnsi="Times New Roman" w:cs="Times New Roman"/>
          <w:i/>
          <w:sz w:val="24"/>
          <w:szCs w:val="24"/>
        </w:rPr>
        <w:t>server atau embedded systems</w:t>
      </w:r>
      <w:r w:rsidR="00AF0C7C" w:rsidRPr="00AF0C7C">
        <w:rPr>
          <w:rStyle w:val="FootnoteReference"/>
          <w:rFonts w:ascii="Times New Roman" w:hAnsi="Times New Roman" w:cs="Times New Roman"/>
          <w:sz w:val="24"/>
          <w:szCs w:val="24"/>
        </w:rPr>
        <w:footnoteReference w:id="27"/>
      </w:r>
      <w:r w:rsidR="00AF0C7C" w:rsidRPr="00AF0C7C">
        <w:rPr>
          <w:rFonts w:ascii="Times New Roman" w:hAnsi="Times New Roman" w:cs="Times New Roman"/>
          <w:sz w:val="24"/>
          <w:szCs w:val="24"/>
        </w:rPr>
        <w:t xml:space="preserve">.MySQL sebenarnya merupakan turunan salah satu konsep utama dalam basis data yang telah ada sebelumnya; SQL (Structured Query Language). SQL adalah sebuah konsep pengopeasian basisdata, terutama untuk pemilihan atau seleksi dan </w:t>
      </w:r>
      <w:r w:rsidR="00AF0C7C" w:rsidRPr="00AF0C7C">
        <w:rPr>
          <w:rFonts w:ascii="Times New Roman" w:hAnsi="Times New Roman" w:cs="Times New Roman"/>
          <w:sz w:val="24"/>
          <w:szCs w:val="24"/>
        </w:rPr>
        <w:lastRenderedPageBreak/>
        <w:t>pemasukan data yang memungkinkan pengoperasian data dikerjakan dengan mudah secara otomatis</w:t>
      </w:r>
      <w:r w:rsidR="00AF0C7C">
        <w:rPr>
          <w:rStyle w:val="FootnoteReference"/>
          <w:rFonts w:ascii="Times New Roman" w:hAnsi="Times New Roman" w:cs="Times New Roman"/>
          <w:sz w:val="24"/>
          <w:szCs w:val="24"/>
        </w:rPr>
        <w:footnoteReference w:id="28"/>
      </w:r>
      <w:r w:rsidR="00AF0C7C">
        <w:rPr>
          <w:rFonts w:ascii="Times New Roman" w:hAnsi="Times New Roman" w:cs="Times New Roman"/>
          <w:sz w:val="24"/>
          <w:szCs w:val="24"/>
        </w:rPr>
        <w:t xml:space="preserve">.Sedangkan, menurut </w:t>
      </w:r>
      <w:r w:rsidR="00AF0C7C" w:rsidRPr="00AF0C7C">
        <w:rPr>
          <w:rFonts w:ascii="Times New Roman" w:hAnsi="Times New Roman" w:cs="Times New Roman"/>
          <w:sz w:val="24"/>
          <w:szCs w:val="24"/>
        </w:rPr>
        <w:t>(Purnamasari, 2013)</w:t>
      </w:r>
      <w:r w:rsidR="00AF0C7C">
        <w:rPr>
          <w:rFonts w:ascii="Times New Roman" w:hAnsi="Times New Roman" w:cs="Times New Roman"/>
          <w:sz w:val="24"/>
          <w:szCs w:val="24"/>
        </w:rPr>
        <w:t xml:space="preserve"> </w:t>
      </w:r>
      <w:r w:rsidR="00AF0C7C" w:rsidRPr="00AF0C7C">
        <w:rPr>
          <w:rFonts w:ascii="Times New Roman" w:hAnsi="Times New Roman" w:cs="Times New Roman"/>
          <w:sz w:val="24"/>
          <w:szCs w:val="24"/>
        </w:rPr>
        <w:t>MySQL adahlah salah satu jenis database server yang sangat populer, hal ini disebabkan karena MySQL menggunakan SQL sebagai bahasa dasar untuk mengakses databasenya. MySQL bersifat Open Source, Software ini dilengkapi dengan Source code (kode yang dipakai untuk membuat MySQL)</w:t>
      </w:r>
      <w:r w:rsidR="00AF0C7C">
        <w:rPr>
          <w:rStyle w:val="FootnoteReference"/>
          <w:rFonts w:ascii="Times New Roman" w:hAnsi="Times New Roman" w:cs="Times New Roman"/>
          <w:sz w:val="24"/>
          <w:szCs w:val="24"/>
        </w:rPr>
        <w:footnoteReference w:id="29"/>
      </w:r>
      <w:r w:rsidR="00AF0C7C" w:rsidRPr="00AF0C7C">
        <w:rPr>
          <w:rFonts w:ascii="Times New Roman" w:hAnsi="Times New Roman" w:cs="Times New Roman"/>
          <w:sz w:val="24"/>
          <w:szCs w:val="24"/>
        </w:rPr>
        <w:t>.</w:t>
      </w:r>
    </w:p>
    <w:p w:rsidR="00AF0C7C" w:rsidRDefault="00AF0C7C" w:rsidP="00AF0C7C">
      <w:pPr>
        <w:pStyle w:val="ListParagraph"/>
        <w:spacing w:line="360" w:lineRule="auto"/>
        <w:ind w:left="1080" w:firstLine="360"/>
        <w:jc w:val="both"/>
        <w:rPr>
          <w:rFonts w:ascii="Times New Roman" w:hAnsi="Times New Roman" w:cs="Times New Roman"/>
          <w:sz w:val="24"/>
          <w:szCs w:val="24"/>
        </w:rPr>
      </w:pPr>
    </w:p>
    <w:p w:rsidR="00AF0C7C" w:rsidRPr="00DF784F" w:rsidRDefault="006E2545" w:rsidP="00AF0C7C">
      <w:pPr>
        <w:pStyle w:val="ListParagraph"/>
        <w:numPr>
          <w:ilvl w:val="0"/>
          <w:numId w:val="15"/>
        </w:numPr>
        <w:spacing w:line="360" w:lineRule="auto"/>
        <w:jc w:val="both"/>
        <w:rPr>
          <w:rFonts w:ascii="Times New Roman" w:hAnsi="Times New Roman" w:cs="Times New Roman"/>
          <w:b/>
          <w:sz w:val="24"/>
          <w:szCs w:val="24"/>
        </w:rPr>
      </w:pPr>
      <w:r w:rsidRPr="00DF784F">
        <w:rPr>
          <w:rFonts w:ascii="Times New Roman" w:hAnsi="Times New Roman" w:cs="Times New Roman"/>
          <w:b/>
          <w:sz w:val="24"/>
          <w:szCs w:val="24"/>
        </w:rPr>
        <w:t>Java</w:t>
      </w:r>
    </w:p>
    <w:p w:rsidR="006E2545" w:rsidRDefault="006E2545" w:rsidP="00FF597D">
      <w:pPr>
        <w:pStyle w:val="ListParagraph"/>
        <w:spacing w:line="360" w:lineRule="auto"/>
        <w:ind w:left="1080" w:firstLine="360"/>
        <w:jc w:val="both"/>
        <w:rPr>
          <w:rFonts w:ascii="Times New Roman" w:hAnsi="Times New Roman" w:cs="Times New Roman"/>
          <w:sz w:val="24"/>
          <w:szCs w:val="24"/>
        </w:rPr>
      </w:pPr>
      <w:r w:rsidRPr="006E2545">
        <w:rPr>
          <w:rFonts w:ascii="Times New Roman" w:hAnsi="Times New Roman" w:cs="Times New Roman"/>
          <w:sz w:val="24"/>
          <w:szCs w:val="24"/>
        </w:rPr>
        <w:t>Java adalah bahasa pemrograman yang dapat dijalankan diberbagai komputer termasuk telepon genggam. Bahasa ini dibuat oleh James Gosling saat di Sun Microsystem dan rilis tahun 1995</w:t>
      </w:r>
      <w:r w:rsidR="00FF597D">
        <w:rPr>
          <w:rStyle w:val="FootnoteReference"/>
          <w:rFonts w:ascii="Times New Roman" w:hAnsi="Times New Roman" w:cs="Times New Roman"/>
          <w:sz w:val="24"/>
          <w:szCs w:val="24"/>
        </w:rPr>
        <w:footnoteReference w:id="30"/>
      </w:r>
      <w:r w:rsidR="00FF597D">
        <w:rPr>
          <w:rFonts w:ascii="Times New Roman" w:hAnsi="Times New Roman" w:cs="Times New Roman"/>
          <w:sz w:val="24"/>
          <w:szCs w:val="24"/>
        </w:rPr>
        <w:t>.</w:t>
      </w:r>
      <w:r w:rsidR="00FF597D" w:rsidRPr="00FF597D">
        <w:rPr>
          <w:rFonts w:ascii="Times New Roman" w:hAnsi="Times New Roman" w:cs="Times New Roman"/>
          <w:sz w:val="24"/>
          <w:szCs w:val="24"/>
        </w:rPr>
        <w:t>Sedangkan Netbeans adalah Integrated Development Environment (IDE) berbasiskan pemrograman java yang berjalan di atas swing</w:t>
      </w:r>
      <w:r w:rsidR="00FF597D">
        <w:rPr>
          <w:rFonts w:ascii="Times New Roman" w:hAnsi="Times New Roman" w:cs="Times New Roman"/>
          <w:sz w:val="24"/>
          <w:szCs w:val="24"/>
        </w:rPr>
        <w:t>.</w:t>
      </w:r>
      <w:r w:rsidR="00FF597D" w:rsidRPr="00FF597D">
        <w:t xml:space="preserve"> </w:t>
      </w:r>
      <w:r w:rsidR="00FF597D" w:rsidRPr="00FF597D">
        <w:rPr>
          <w:rFonts w:ascii="Times New Roman" w:hAnsi="Times New Roman" w:cs="Times New Roman"/>
          <w:sz w:val="24"/>
          <w:szCs w:val="24"/>
        </w:rPr>
        <w:t>Swing adalah teknologi java untuk pengembangan aplikasi desktop yang dapat berjalan diberbagai macam platforms seperti Windows Linux, Mac OS X and Solaris.</w:t>
      </w:r>
    </w:p>
    <w:p w:rsidR="00FF597D" w:rsidRDefault="00FF597D" w:rsidP="00FF597D">
      <w:pPr>
        <w:pStyle w:val="ListParagraph"/>
        <w:spacing w:line="360" w:lineRule="auto"/>
        <w:ind w:left="1080" w:firstLine="360"/>
        <w:jc w:val="both"/>
        <w:rPr>
          <w:rFonts w:ascii="Times New Roman" w:hAnsi="Times New Roman" w:cs="Times New Roman"/>
          <w:sz w:val="24"/>
          <w:szCs w:val="24"/>
        </w:rPr>
      </w:pPr>
      <w:r w:rsidRPr="00FF597D">
        <w:rPr>
          <w:rFonts w:ascii="Times New Roman" w:hAnsi="Times New Roman" w:cs="Times New Roman"/>
          <w:sz w:val="24"/>
          <w:szCs w:val="24"/>
        </w:rPr>
        <w:t xml:space="preserve">Salah satu yang menjadi kelebihan NetBeans GUI Builder adalah gratis. Selain itu NetBeans GUI Builder sangat compatibel dengan swing karena dikembangkan langsung oleh SUN yang merupakan pengembang swing. Kekurangan NetBeans GUI Builder adalah hanya mendukung satu pengembangan JavaGUI yaitu Swing, padahal ada java GUI yang dikembangkan oleh eclipse yang bernama SWT dan JFace yang sudah cukup populer. NetBeans mempatenkan source untuk Java GUI yang </w:t>
      </w:r>
      <w:r w:rsidRPr="00FF597D">
        <w:rPr>
          <w:rFonts w:ascii="Times New Roman" w:hAnsi="Times New Roman" w:cs="Times New Roman"/>
          <w:sz w:val="24"/>
          <w:szCs w:val="24"/>
        </w:rPr>
        <w:lastRenderedPageBreak/>
        <w:t>sedang dikerjakan dalam sebuah Generated Code sehingga programmer tidak dapat mengeditnya secara manual</w:t>
      </w:r>
      <w:r>
        <w:rPr>
          <w:rStyle w:val="FootnoteReference"/>
          <w:rFonts w:ascii="Times New Roman" w:hAnsi="Times New Roman" w:cs="Times New Roman"/>
          <w:sz w:val="24"/>
          <w:szCs w:val="24"/>
        </w:rPr>
        <w:footnoteReference w:id="31"/>
      </w:r>
    </w:p>
    <w:p w:rsidR="00FF597D" w:rsidRDefault="00FF597D" w:rsidP="00FF597D">
      <w:pPr>
        <w:pStyle w:val="ListParagraph"/>
        <w:spacing w:line="360" w:lineRule="auto"/>
        <w:ind w:left="1080" w:firstLine="360"/>
        <w:jc w:val="both"/>
        <w:rPr>
          <w:rFonts w:ascii="Times New Roman" w:hAnsi="Times New Roman" w:cs="Times New Roman"/>
          <w:sz w:val="24"/>
          <w:szCs w:val="24"/>
        </w:rPr>
      </w:pPr>
    </w:p>
    <w:p w:rsidR="00FF597D" w:rsidRDefault="001042C2" w:rsidP="001042C2">
      <w:pPr>
        <w:pStyle w:val="ListParagraph"/>
        <w:numPr>
          <w:ilvl w:val="0"/>
          <w:numId w:val="15"/>
        </w:numPr>
        <w:spacing w:line="360" w:lineRule="auto"/>
        <w:jc w:val="both"/>
        <w:rPr>
          <w:rFonts w:ascii="Times New Roman" w:hAnsi="Times New Roman" w:cs="Times New Roman"/>
          <w:b/>
          <w:i/>
          <w:sz w:val="24"/>
          <w:szCs w:val="24"/>
        </w:rPr>
      </w:pPr>
      <w:r w:rsidRPr="001042C2">
        <w:rPr>
          <w:rFonts w:ascii="Times New Roman" w:hAnsi="Times New Roman" w:cs="Times New Roman"/>
          <w:b/>
          <w:i/>
          <w:sz w:val="24"/>
          <w:szCs w:val="24"/>
        </w:rPr>
        <w:t>System Development Life Cycle (SDLC) model Waterfall</w:t>
      </w:r>
    </w:p>
    <w:p w:rsidR="001042C2" w:rsidRDefault="001042C2" w:rsidP="001042C2">
      <w:pPr>
        <w:pStyle w:val="ListParagraph"/>
        <w:spacing w:line="360" w:lineRule="auto"/>
        <w:ind w:left="1080" w:firstLine="360"/>
        <w:jc w:val="both"/>
        <w:rPr>
          <w:rFonts w:ascii="Times New Roman" w:hAnsi="Times New Roman" w:cs="Times New Roman"/>
          <w:sz w:val="24"/>
          <w:szCs w:val="24"/>
        </w:rPr>
      </w:pPr>
      <w:r w:rsidRPr="001042C2">
        <w:rPr>
          <w:rFonts w:ascii="Times New Roman" w:hAnsi="Times New Roman" w:cs="Times New Roman"/>
          <w:i/>
          <w:sz w:val="24"/>
          <w:szCs w:val="24"/>
        </w:rPr>
        <w:t>Systems Development Life Cycle (SDLC). Model SDLC</w:t>
      </w:r>
      <w:r w:rsidRPr="001042C2">
        <w:rPr>
          <w:rFonts w:ascii="Times New Roman" w:hAnsi="Times New Roman" w:cs="Times New Roman"/>
          <w:sz w:val="24"/>
          <w:szCs w:val="24"/>
        </w:rPr>
        <w:t xml:space="preserve"> pada waktu manajer proyek dapat memperkirakan berhasil atau tidaknya suatu proyek tersebut. Waterfall merupakan model yang awal digunakan dan sangat umum pada proses pembuatan project pada instansi ataupun industri yang besar. Waterfall mementingkan dokumentasi dan model ini layak pada proyek yang mengutamakan kualitas</w:t>
      </w:r>
      <w:r>
        <w:rPr>
          <w:rFonts w:ascii="Times New Roman" w:hAnsi="Times New Roman" w:cs="Times New Roman"/>
          <w:sz w:val="24"/>
          <w:szCs w:val="24"/>
        </w:rPr>
        <w:t>.</w:t>
      </w:r>
      <w:r w:rsidRPr="001042C2">
        <w:t xml:space="preserve"> </w:t>
      </w:r>
      <w:r w:rsidRPr="001042C2">
        <w:rPr>
          <w:rFonts w:ascii="Times New Roman" w:hAnsi="Times New Roman" w:cs="Times New Roman"/>
          <w:sz w:val="24"/>
          <w:szCs w:val="24"/>
        </w:rPr>
        <w:t>Menurut (Maulia Usnaini, 2021) mengemukakan bahwa waterfall terdapat beberapa tahapan sebagai berikut:</w:t>
      </w:r>
      <w:r>
        <w:rPr>
          <w:rStyle w:val="FootnoteReference"/>
          <w:rFonts w:ascii="Times New Roman" w:hAnsi="Times New Roman" w:cs="Times New Roman"/>
          <w:sz w:val="24"/>
          <w:szCs w:val="24"/>
        </w:rPr>
        <w:footnoteReference w:id="32"/>
      </w:r>
    </w:p>
    <w:p w:rsidR="001042C2" w:rsidRPr="001042C2" w:rsidRDefault="001042C2" w:rsidP="001042C2">
      <w:pPr>
        <w:pStyle w:val="ListParagraph"/>
        <w:numPr>
          <w:ilvl w:val="0"/>
          <w:numId w:val="27"/>
        </w:numPr>
        <w:pBdr>
          <w:top w:val="nil"/>
          <w:left w:val="nil"/>
          <w:bottom w:val="nil"/>
          <w:right w:val="nil"/>
          <w:between w:val="nil"/>
        </w:pBdr>
        <w:spacing w:after="0" w:line="360" w:lineRule="auto"/>
        <w:jc w:val="both"/>
        <w:rPr>
          <w:rFonts w:ascii="Times New Roman" w:hAnsi="Times New Roman" w:cs="Times New Roman"/>
          <w:sz w:val="24"/>
          <w:szCs w:val="24"/>
        </w:rPr>
      </w:pPr>
      <w:r w:rsidRPr="001042C2">
        <w:rPr>
          <w:rFonts w:ascii="Times New Roman" w:hAnsi="Times New Roman" w:cs="Times New Roman"/>
          <w:sz w:val="24"/>
          <w:szCs w:val="24"/>
        </w:rPr>
        <w:t xml:space="preserve">Analisa Kebutuhan </w:t>
      </w:r>
    </w:p>
    <w:p w:rsidR="001042C2" w:rsidRPr="001042C2" w:rsidRDefault="001042C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1042C2">
        <w:rPr>
          <w:rFonts w:ascii="Times New Roman" w:hAnsi="Times New Roman" w:cs="Times New Roman"/>
          <w:sz w:val="24"/>
          <w:szCs w:val="24"/>
        </w:rPr>
        <w:t xml:space="preserve">Kendala dan permintaan user kumpulkan untuk melakukan perancangan sistem agar sistem bisa di buat sesuai dengan keinginan. </w:t>
      </w:r>
    </w:p>
    <w:p w:rsidR="001042C2" w:rsidRPr="001042C2" w:rsidRDefault="001042C2" w:rsidP="001042C2">
      <w:pPr>
        <w:pStyle w:val="ListParagraph"/>
        <w:numPr>
          <w:ilvl w:val="0"/>
          <w:numId w:val="27"/>
        </w:numPr>
        <w:pBdr>
          <w:top w:val="nil"/>
          <w:left w:val="nil"/>
          <w:bottom w:val="nil"/>
          <w:right w:val="nil"/>
          <w:between w:val="nil"/>
        </w:pBdr>
        <w:spacing w:after="0" w:line="360" w:lineRule="auto"/>
        <w:jc w:val="both"/>
        <w:rPr>
          <w:rFonts w:ascii="Times New Roman" w:hAnsi="Times New Roman" w:cs="Times New Roman"/>
          <w:sz w:val="24"/>
          <w:szCs w:val="24"/>
        </w:rPr>
      </w:pPr>
      <w:r w:rsidRPr="001042C2">
        <w:rPr>
          <w:rFonts w:ascii="Times New Roman" w:hAnsi="Times New Roman" w:cs="Times New Roman"/>
          <w:sz w:val="24"/>
          <w:szCs w:val="24"/>
        </w:rPr>
        <w:t xml:space="preserve">Perancangan Sistem </w:t>
      </w:r>
    </w:p>
    <w:p w:rsidR="001042C2" w:rsidRPr="001042C2" w:rsidRDefault="001042C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1042C2">
        <w:rPr>
          <w:rFonts w:ascii="Times New Roman" w:hAnsi="Times New Roman" w:cs="Times New Roman"/>
          <w:sz w:val="24"/>
          <w:szCs w:val="24"/>
        </w:rPr>
        <w:t xml:space="preserve">Tahap dimana penerapan terhadap analisa kebutuhan di rancang menggunakan perangkat keras dan perangkat lunak </w:t>
      </w:r>
    </w:p>
    <w:p w:rsidR="001042C2" w:rsidRPr="001042C2" w:rsidRDefault="001042C2" w:rsidP="001042C2">
      <w:pPr>
        <w:pStyle w:val="ListParagraph"/>
        <w:numPr>
          <w:ilvl w:val="0"/>
          <w:numId w:val="27"/>
        </w:numPr>
        <w:pBdr>
          <w:top w:val="nil"/>
          <w:left w:val="nil"/>
          <w:bottom w:val="nil"/>
          <w:right w:val="nil"/>
          <w:between w:val="nil"/>
        </w:pBdr>
        <w:spacing w:after="0" w:line="360" w:lineRule="auto"/>
        <w:jc w:val="both"/>
        <w:rPr>
          <w:rFonts w:ascii="Times New Roman" w:hAnsi="Times New Roman" w:cs="Times New Roman"/>
          <w:sz w:val="24"/>
          <w:szCs w:val="24"/>
        </w:rPr>
      </w:pPr>
      <w:r w:rsidRPr="001042C2">
        <w:rPr>
          <w:rFonts w:ascii="Times New Roman" w:hAnsi="Times New Roman" w:cs="Times New Roman"/>
          <w:sz w:val="24"/>
          <w:szCs w:val="24"/>
        </w:rPr>
        <w:t>Implementasi</w:t>
      </w:r>
    </w:p>
    <w:p w:rsidR="001042C2" w:rsidRPr="001042C2" w:rsidRDefault="001042C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1042C2">
        <w:rPr>
          <w:rFonts w:ascii="Times New Roman" w:hAnsi="Times New Roman" w:cs="Times New Roman"/>
          <w:sz w:val="24"/>
          <w:szCs w:val="24"/>
        </w:rPr>
        <w:t xml:space="preserve">Penerapan dan pelaksanan gabungan dari sistem yang sudah dibangun pada tahap sebelumnya, diterapkan dalam bentuk implementasi dari awal unit program menjadi satu </w:t>
      </w:r>
      <w:proofErr w:type="gramStart"/>
      <w:r w:rsidRPr="001042C2">
        <w:rPr>
          <w:rFonts w:ascii="Times New Roman" w:hAnsi="Times New Roman" w:cs="Times New Roman"/>
          <w:sz w:val="24"/>
          <w:szCs w:val="24"/>
        </w:rPr>
        <w:t>kesatuan .</w:t>
      </w:r>
      <w:proofErr w:type="gramEnd"/>
    </w:p>
    <w:p w:rsidR="001042C2" w:rsidRPr="001042C2" w:rsidRDefault="001042C2" w:rsidP="001042C2">
      <w:pPr>
        <w:pStyle w:val="ListParagraph"/>
        <w:numPr>
          <w:ilvl w:val="0"/>
          <w:numId w:val="27"/>
        </w:numPr>
        <w:pBdr>
          <w:top w:val="nil"/>
          <w:left w:val="nil"/>
          <w:bottom w:val="nil"/>
          <w:right w:val="nil"/>
          <w:between w:val="nil"/>
        </w:pBdr>
        <w:spacing w:after="0" w:line="360" w:lineRule="auto"/>
        <w:jc w:val="both"/>
        <w:rPr>
          <w:rFonts w:ascii="Times New Roman" w:hAnsi="Times New Roman" w:cs="Times New Roman"/>
          <w:sz w:val="24"/>
          <w:szCs w:val="24"/>
        </w:rPr>
      </w:pPr>
      <w:r w:rsidRPr="001042C2">
        <w:rPr>
          <w:rFonts w:ascii="Times New Roman" w:hAnsi="Times New Roman" w:cs="Times New Roman"/>
          <w:sz w:val="24"/>
          <w:szCs w:val="24"/>
        </w:rPr>
        <w:t xml:space="preserve">Testing </w:t>
      </w:r>
    </w:p>
    <w:p w:rsidR="001042C2" w:rsidRDefault="001042C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1042C2">
        <w:rPr>
          <w:rFonts w:ascii="Times New Roman" w:hAnsi="Times New Roman" w:cs="Times New Roman"/>
          <w:sz w:val="24"/>
          <w:szCs w:val="24"/>
        </w:rPr>
        <w:lastRenderedPageBreak/>
        <w:t xml:space="preserve">Pegujian </w:t>
      </w:r>
      <w:proofErr w:type="gramStart"/>
      <w:r w:rsidRPr="001042C2">
        <w:rPr>
          <w:rFonts w:ascii="Times New Roman" w:hAnsi="Times New Roman" w:cs="Times New Roman"/>
          <w:sz w:val="24"/>
          <w:szCs w:val="24"/>
        </w:rPr>
        <w:t>program ,</w:t>
      </w:r>
      <w:proofErr w:type="gramEnd"/>
      <w:r w:rsidRPr="001042C2">
        <w:rPr>
          <w:rFonts w:ascii="Times New Roman" w:hAnsi="Times New Roman" w:cs="Times New Roman"/>
          <w:sz w:val="24"/>
          <w:szCs w:val="24"/>
        </w:rPr>
        <w:t xml:space="preserve"> digabungkan, dan diverivikasi untuk melihat apakah sistem siap untuk memenuhi kebutuhan yang di inginkan.</w:t>
      </w:r>
    </w:p>
    <w:p w:rsidR="00C84BB2" w:rsidRDefault="00C84BB2" w:rsidP="001042C2">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p>
    <w:p w:rsidR="001042C2" w:rsidRDefault="00C84BB2" w:rsidP="00C84BB2">
      <w:pPr>
        <w:pStyle w:val="ListParagraph"/>
        <w:numPr>
          <w:ilvl w:val="0"/>
          <w:numId w:val="14"/>
        </w:numPr>
        <w:pBdr>
          <w:top w:val="nil"/>
          <w:left w:val="nil"/>
          <w:bottom w:val="nil"/>
          <w:right w:val="nil"/>
          <w:between w:val="nil"/>
        </w:pBdr>
        <w:spacing w:after="0" w:line="360" w:lineRule="auto"/>
        <w:jc w:val="both"/>
        <w:rPr>
          <w:rFonts w:ascii="Times New Roman" w:hAnsi="Times New Roman" w:cs="Times New Roman"/>
          <w:b/>
          <w:sz w:val="24"/>
          <w:szCs w:val="24"/>
        </w:rPr>
      </w:pPr>
      <w:r w:rsidRPr="00C84BB2">
        <w:rPr>
          <w:rFonts w:ascii="Times New Roman" w:hAnsi="Times New Roman" w:cs="Times New Roman"/>
          <w:b/>
          <w:sz w:val="24"/>
          <w:szCs w:val="24"/>
        </w:rPr>
        <w:t>Tinjauan Dan Hasil Penelitian Terdahulu</w:t>
      </w:r>
    </w:p>
    <w:p w:rsidR="00C84BB2" w:rsidRDefault="00C84BB2"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r w:rsidRPr="00C84BB2">
        <w:rPr>
          <w:rFonts w:ascii="Times New Roman" w:hAnsi="Times New Roman" w:cs="Times New Roman"/>
          <w:sz w:val="24"/>
          <w:szCs w:val="24"/>
        </w:rPr>
        <w:t xml:space="preserve">Dalam penelitian ini, penulis berusaha untuk memahami dan menerapkan </w:t>
      </w:r>
      <w:r>
        <w:rPr>
          <w:rFonts w:ascii="Times New Roman" w:hAnsi="Times New Roman" w:cs="Times New Roman"/>
          <w:sz w:val="24"/>
          <w:szCs w:val="24"/>
        </w:rPr>
        <w:t>Rancang bangun</w:t>
      </w:r>
      <w:r w:rsidRPr="00C84BB2">
        <w:rPr>
          <w:rFonts w:ascii="Times New Roman" w:hAnsi="Times New Roman" w:cs="Times New Roman"/>
          <w:sz w:val="24"/>
          <w:szCs w:val="24"/>
        </w:rPr>
        <w:t xml:space="preserve"> </w:t>
      </w:r>
      <w:r>
        <w:rPr>
          <w:rFonts w:ascii="Times New Roman" w:hAnsi="Times New Roman" w:cs="Times New Roman"/>
          <w:sz w:val="24"/>
          <w:szCs w:val="24"/>
        </w:rPr>
        <w:t xml:space="preserve">Aplikasi Perpustakaan berbasis desktop </w:t>
      </w:r>
      <w:r w:rsidRPr="00C84BB2">
        <w:rPr>
          <w:rFonts w:ascii="Times New Roman" w:hAnsi="Times New Roman" w:cs="Times New Roman"/>
          <w:sz w:val="24"/>
          <w:szCs w:val="24"/>
        </w:rPr>
        <w:t xml:space="preserve">dengan menggunakan </w:t>
      </w:r>
      <w:r>
        <w:rPr>
          <w:rFonts w:ascii="Times New Roman" w:hAnsi="Times New Roman" w:cs="Times New Roman"/>
          <w:sz w:val="24"/>
          <w:szCs w:val="24"/>
        </w:rPr>
        <w:t>javaswing</w:t>
      </w:r>
      <w:r w:rsidRPr="00C84BB2">
        <w:rPr>
          <w:rFonts w:ascii="Times New Roman" w:hAnsi="Times New Roman" w:cs="Times New Roman"/>
          <w:sz w:val="24"/>
          <w:szCs w:val="24"/>
        </w:rPr>
        <w:t>. Penelitian ini didasarkan pada berbagai studi dan penelitian sebelumnya yang telah dilakukan di bidang ini</w:t>
      </w:r>
      <w:r>
        <w:rPr>
          <w:rFonts w:ascii="Times New Roman" w:hAnsi="Times New Roman" w:cs="Times New Roman"/>
          <w:sz w:val="24"/>
          <w:szCs w:val="24"/>
        </w:rPr>
        <w:t>.</w:t>
      </w:r>
    </w:p>
    <w:tbl>
      <w:tblPr>
        <w:tblStyle w:val="TableGrid"/>
        <w:tblW w:w="0" w:type="auto"/>
        <w:tblInd w:w="720" w:type="dxa"/>
        <w:tblLayout w:type="fixed"/>
        <w:tblLook w:val="04A0" w:firstRow="1" w:lastRow="0" w:firstColumn="1" w:lastColumn="0" w:noHBand="0" w:noVBand="1"/>
      </w:tblPr>
      <w:tblGrid>
        <w:gridCol w:w="625"/>
        <w:gridCol w:w="1460"/>
        <w:gridCol w:w="1863"/>
        <w:gridCol w:w="1063"/>
        <w:gridCol w:w="1451"/>
        <w:gridCol w:w="1074"/>
      </w:tblGrid>
      <w:tr w:rsidR="002A7546" w:rsidTr="002A7546">
        <w:tc>
          <w:tcPr>
            <w:tcW w:w="625"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w:t>
            </w:r>
          </w:p>
        </w:tc>
        <w:tc>
          <w:tcPr>
            <w:tcW w:w="1460"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ama Peneliti</w:t>
            </w:r>
          </w:p>
        </w:tc>
        <w:tc>
          <w:tcPr>
            <w:tcW w:w="1863"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dul Penelitian</w:t>
            </w:r>
          </w:p>
        </w:tc>
        <w:tc>
          <w:tcPr>
            <w:tcW w:w="1063"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Metode Penelitian</w:t>
            </w:r>
          </w:p>
        </w:tc>
        <w:tc>
          <w:tcPr>
            <w:tcW w:w="1451"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asil Penelitian</w:t>
            </w:r>
          </w:p>
        </w:tc>
        <w:tc>
          <w:tcPr>
            <w:tcW w:w="1074" w:type="dxa"/>
          </w:tcPr>
          <w:p w:rsidR="00C84BB2" w:rsidRDefault="00C84BB2"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bedaan</w:t>
            </w:r>
          </w:p>
        </w:tc>
      </w:tr>
      <w:tr w:rsidR="00C84BB2" w:rsidTr="002A7546">
        <w:tc>
          <w:tcPr>
            <w:tcW w:w="625" w:type="dxa"/>
          </w:tcPr>
          <w:p w:rsidR="00C84BB2" w:rsidRDefault="007E015A"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60" w:type="dxa"/>
          </w:tcPr>
          <w:p w:rsidR="00C84BB2" w:rsidRDefault="002A7546"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itaIrviani,Rossi Oktaviana</w:t>
            </w:r>
          </w:p>
        </w:tc>
        <w:tc>
          <w:tcPr>
            <w:tcW w:w="1863" w:type="dxa"/>
          </w:tcPr>
          <w:p w:rsidR="00FD5A6B"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PLIKASI </w:t>
            </w:r>
            <w:r w:rsidR="002A7546" w:rsidRPr="002A7546">
              <w:rPr>
                <w:rFonts w:ascii="Times New Roman" w:hAnsi="Times New Roman" w:cs="Times New Roman"/>
                <w:sz w:val="24"/>
                <w:szCs w:val="24"/>
              </w:rPr>
              <w:t>PERP</w:t>
            </w:r>
            <w:r>
              <w:rPr>
                <w:rFonts w:ascii="Times New Roman" w:hAnsi="Times New Roman" w:cs="Times New Roman"/>
                <w:sz w:val="24"/>
                <w:szCs w:val="24"/>
              </w:rPr>
              <w:t>USTAKAAN PADA SMA N1 KELUMBAYAN</w:t>
            </w:r>
          </w:p>
          <w:p w:rsidR="00FD5A6B"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RAT MENGGUNAKAN </w:t>
            </w:r>
          </w:p>
          <w:p w:rsidR="00C84BB2" w:rsidRDefault="002A7546" w:rsidP="00C84BB2">
            <w:pPr>
              <w:pStyle w:val="ListParagraph"/>
              <w:spacing w:line="360" w:lineRule="auto"/>
              <w:ind w:left="0"/>
              <w:jc w:val="both"/>
              <w:rPr>
                <w:rFonts w:ascii="Times New Roman" w:hAnsi="Times New Roman" w:cs="Times New Roman"/>
                <w:sz w:val="24"/>
                <w:szCs w:val="24"/>
              </w:rPr>
            </w:pPr>
            <w:r w:rsidRPr="002A7546">
              <w:rPr>
                <w:rFonts w:ascii="Times New Roman" w:hAnsi="Times New Roman" w:cs="Times New Roman"/>
                <w:sz w:val="24"/>
                <w:szCs w:val="24"/>
              </w:rPr>
              <w:t>VISUAL BASIC</w:t>
            </w:r>
          </w:p>
        </w:tc>
        <w:tc>
          <w:tcPr>
            <w:tcW w:w="1063" w:type="dxa"/>
          </w:tcPr>
          <w:p w:rsidR="00C84BB2" w:rsidRDefault="002A7546"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w:t>
            </w:r>
            <w:r w:rsidRPr="002A7546">
              <w:rPr>
                <w:rFonts w:ascii="Times New Roman" w:hAnsi="Times New Roman" w:cs="Times New Roman"/>
                <w:sz w:val="24"/>
                <w:szCs w:val="24"/>
              </w:rPr>
              <w:t>penelitian deskriptif kuantitatif</w:t>
            </w:r>
          </w:p>
        </w:tc>
        <w:tc>
          <w:tcPr>
            <w:tcW w:w="1451" w:type="dxa"/>
          </w:tcPr>
          <w:p w:rsidR="00C84BB2"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plikasi perpustakaa</w:t>
            </w:r>
            <w:r w:rsidR="002A7546" w:rsidRPr="002A7546">
              <w:rPr>
                <w:rFonts w:ascii="Times New Roman" w:hAnsi="Times New Roman" w:cs="Times New Roman"/>
                <w:sz w:val="24"/>
                <w:szCs w:val="24"/>
              </w:rPr>
              <w:t>n y</w:t>
            </w:r>
            <w:r>
              <w:rPr>
                <w:rFonts w:ascii="Times New Roman" w:hAnsi="Times New Roman" w:cs="Times New Roman"/>
                <w:sz w:val="24"/>
                <w:szCs w:val="24"/>
              </w:rPr>
              <w:t xml:space="preserve">ang telah dibuat untuk mempermudah proses penginputan </w:t>
            </w:r>
            <w:r w:rsidR="002A7546" w:rsidRPr="002A7546">
              <w:rPr>
                <w:rFonts w:ascii="Times New Roman" w:hAnsi="Times New Roman" w:cs="Times New Roman"/>
                <w:sz w:val="24"/>
                <w:szCs w:val="24"/>
              </w:rPr>
              <w:t>dan media penyimpanan yang rapi agar mudah m</w:t>
            </w:r>
            <w:r>
              <w:rPr>
                <w:rFonts w:ascii="Times New Roman" w:hAnsi="Times New Roman" w:cs="Times New Roman"/>
                <w:sz w:val="24"/>
                <w:szCs w:val="24"/>
              </w:rPr>
              <w:t xml:space="preserve">encari file yang diinginkan. </w:t>
            </w:r>
            <w:r w:rsidR="002A7546" w:rsidRPr="002A7546">
              <w:rPr>
                <w:rFonts w:ascii="Times New Roman" w:hAnsi="Times New Roman" w:cs="Times New Roman"/>
                <w:sz w:val="24"/>
                <w:szCs w:val="24"/>
              </w:rPr>
              <w:t xml:space="preserve">Sistem perpustakaan ini dapat </w:t>
            </w:r>
            <w:r w:rsidR="002A7546" w:rsidRPr="002A7546">
              <w:rPr>
                <w:rFonts w:ascii="Times New Roman" w:hAnsi="Times New Roman" w:cs="Times New Roman"/>
                <w:sz w:val="24"/>
                <w:szCs w:val="24"/>
              </w:rPr>
              <w:lastRenderedPageBreak/>
              <w:t>menghasilkan informasi peminjaman dan pengembalian buku dan mampu mengolah data buku, anggota, sirkulasi buku dan denda dengan lebih baik, sehingga pengelolaan data menjadi lebih efisien dalam waktu pekerjaannya.</w:t>
            </w:r>
          </w:p>
        </w:tc>
        <w:tc>
          <w:tcPr>
            <w:tcW w:w="1074" w:type="dxa"/>
          </w:tcPr>
          <w:p w:rsidR="00C84BB2" w:rsidRDefault="002A7546"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terdahulu menggunakan metode deskriptif kunantitaitf </w:t>
            </w:r>
            <w:r w:rsidR="00FD5A6B">
              <w:rPr>
                <w:rFonts w:ascii="Times New Roman" w:hAnsi="Times New Roman" w:cs="Times New Roman"/>
                <w:sz w:val="24"/>
                <w:szCs w:val="24"/>
              </w:rPr>
              <w:t xml:space="preserve">dan menggunakan Visual Basic , sedangkan </w:t>
            </w:r>
            <w:r w:rsidR="00FD5A6B">
              <w:rPr>
                <w:rFonts w:ascii="Times New Roman" w:hAnsi="Times New Roman" w:cs="Times New Roman"/>
                <w:sz w:val="24"/>
                <w:szCs w:val="24"/>
              </w:rPr>
              <w:lastRenderedPageBreak/>
              <w:t>penelitian saat ini menggunakan metode waterfall dan menggunakan java swing</w:t>
            </w:r>
          </w:p>
        </w:tc>
      </w:tr>
      <w:tr w:rsidR="00FD5A6B" w:rsidTr="002A7546">
        <w:tc>
          <w:tcPr>
            <w:tcW w:w="625" w:type="dxa"/>
          </w:tcPr>
          <w:p w:rsidR="00FD5A6B"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2. </w:t>
            </w:r>
          </w:p>
        </w:tc>
        <w:tc>
          <w:tcPr>
            <w:tcW w:w="1460" w:type="dxa"/>
          </w:tcPr>
          <w:p w:rsidR="00FD5A6B" w:rsidRDefault="00FD5A6B"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ndra Kusuma Wardani, </w:t>
            </w:r>
            <w:r w:rsidRPr="00FD5A6B">
              <w:rPr>
                <w:rFonts w:ascii="Times New Roman" w:hAnsi="Times New Roman" w:cs="Times New Roman"/>
                <w:sz w:val="24"/>
                <w:szCs w:val="24"/>
              </w:rPr>
              <w:t>Zanuar Rifa’i</w:t>
            </w:r>
          </w:p>
        </w:tc>
        <w:tc>
          <w:tcPr>
            <w:tcW w:w="1863" w:type="dxa"/>
          </w:tcPr>
          <w:p w:rsidR="00FD5A6B" w:rsidRPr="002A7546" w:rsidRDefault="00FD5A6B" w:rsidP="00C84BB2">
            <w:pPr>
              <w:pStyle w:val="ListParagraph"/>
              <w:spacing w:line="360" w:lineRule="auto"/>
              <w:ind w:left="0"/>
              <w:jc w:val="both"/>
              <w:rPr>
                <w:rFonts w:ascii="Times New Roman" w:hAnsi="Times New Roman" w:cs="Times New Roman"/>
                <w:sz w:val="24"/>
                <w:szCs w:val="24"/>
              </w:rPr>
            </w:pPr>
            <w:r w:rsidRPr="00FD5A6B">
              <w:rPr>
                <w:rFonts w:ascii="Times New Roman" w:hAnsi="Times New Roman" w:cs="Times New Roman"/>
                <w:sz w:val="24"/>
                <w:szCs w:val="24"/>
              </w:rPr>
              <w:t xml:space="preserve">Rancang Bangun Aplikasi Perpustakaan Berbasis Android </w:t>
            </w:r>
            <w:r w:rsidRPr="00FD5A6B">
              <w:rPr>
                <w:rFonts w:ascii="Times New Roman" w:hAnsi="Times New Roman" w:cs="Times New Roman"/>
                <w:sz w:val="24"/>
                <w:szCs w:val="24"/>
              </w:rPr>
              <w:lastRenderedPageBreak/>
              <w:t>Menggunakan App Inventor</w:t>
            </w:r>
          </w:p>
        </w:tc>
        <w:tc>
          <w:tcPr>
            <w:tcW w:w="1063" w:type="dxa"/>
          </w:tcPr>
          <w:p w:rsidR="00FD5A6B" w:rsidRDefault="006B04BC" w:rsidP="00C84BB2">
            <w:pPr>
              <w:pStyle w:val="ListParagraph"/>
              <w:spacing w:line="360" w:lineRule="auto"/>
              <w:ind w:left="0"/>
              <w:jc w:val="both"/>
              <w:rPr>
                <w:rFonts w:ascii="Times New Roman" w:hAnsi="Times New Roman" w:cs="Times New Roman"/>
                <w:sz w:val="24"/>
                <w:szCs w:val="24"/>
              </w:rPr>
            </w:pPr>
            <w:r w:rsidRPr="006B04BC">
              <w:rPr>
                <w:rFonts w:ascii="Times New Roman" w:hAnsi="Times New Roman" w:cs="Times New Roman"/>
                <w:sz w:val="24"/>
                <w:szCs w:val="24"/>
              </w:rPr>
              <w:lastRenderedPageBreak/>
              <w:t xml:space="preserve">Metode pengembangan </w:t>
            </w:r>
            <w:r w:rsidRPr="006B04BC">
              <w:rPr>
                <w:rFonts w:ascii="Times New Roman" w:hAnsi="Times New Roman" w:cs="Times New Roman"/>
                <w:i/>
                <w:sz w:val="24"/>
                <w:szCs w:val="24"/>
              </w:rPr>
              <w:t>Extreme Progra</w:t>
            </w:r>
            <w:r w:rsidRPr="006B04BC">
              <w:rPr>
                <w:rFonts w:ascii="Times New Roman" w:hAnsi="Times New Roman" w:cs="Times New Roman"/>
                <w:i/>
                <w:sz w:val="24"/>
                <w:szCs w:val="24"/>
              </w:rPr>
              <w:lastRenderedPageBreak/>
              <w:t>mming (XP)</w:t>
            </w:r>
          </w:p>
        </w:tc>
        <w:tc>
          <w:tcPr>
            <w:tcW w:w="1451" w:type="dxa"/>
          </w:tcPr>
          <w:p w:rsidR="00FD5A6B" w:rsidRPr="002A7546"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Hasilnya </w:t>
            </w:r>
            <w:r w:rsidRPr="006B04BC">
              <w:rPr>
                <w:rFonts w:ascii="Times New Roman" w:hAnsi="Times New Roman" w:cs="Times New Roman"/>
                <w:sz w:val="24"/>
                <w:szCs w:val="24"/>
              </w:rPr>
              <w:t>Sistem Perpustakaan berbasis android menggunka</w:t>
            </w:r>
            <w:r w:rsidRPr="006B04BC">
              <w:rPr>
                <w:rFonts w:ascii="Times New Roman" w:hAnsi="Times New Roman" w:cs="Times New Roman"/>
                <w:sz w:val="24"/>
                <w:szCs w:val="24"/>
              </w:rPr>
              <w:lastRenderedPageBreak/>
              <w:t xml:space="preserve">n App Inventor dengan fiturnya yang dibuat diantaranya Info buku membantu pegawai perpustakaan untuk mengetahui status buku yang di pinjam dan memberitahu petugas terhadap buku yang belum dipinjam, Aplikasi android yang dibuat dapat di gunakan untuk mengontrol </w:t>
            </w:r>
            <w:r w:rsidRPr="006B04BC">
              <w:rPr>
                <w:rFonts w:ascii="Times New Roman" w:hAnsi="Times New Roman" w:cs="Times New Roman"/>
                <w:sz w:val="24"/>
                <w:szCs w:val="24"/>
              </w:rPr>
              <w:lastRenderedPageBreak/>
              <w:t>dan memonitoring perpustakaan yang di buat, serta pengadaan stok buku untuk transaksi pembelian buku baru melalui situs online Gramedia dan Mainzstore.</w:t>
            </w:r>
          </w:p>
        </w:tc>
        <w:tc>
          <w:tcPr>
            <w:tcW w:w="1074" w:type="dxa"/>
          </w:tcPr>
          <w:p w:rsidR="00FD5A6B" w:rsidRPr="006B04BC"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terdahulu menggunakan </w:t>
            </w:r>
            <w:r>
              <w:rPr>
                <w:rFonts w:ascii="Times New Roman" w:hAnsi="Times New Roman" w:cs="Times New Roman"/>
                <w:sz w:val="24"/>
                <w:szCs w:val="24"/>
              </w:rPr>
              <w:lastRenderedPageBreak/>
              <w:t xml:space="preserve">metode </w:t>
            </w:r>
            <w:r w:rsidRPr="006B04BC">
              <w:rPr>
                <w:rFonts w:ascii="Times New Roman" w:hAnsi="Times New Roman" w:cs="Times New Roman"/>
                <w:sz w:val="24"/>
                <w:szCs w:val="24"/>
              </w:rPr>
              <w:t xml:space="preserve">pengembangan </w:t>
            </w:r>
            <w:r w:rsidRPr="006B04BC">
              <w:rPr>
                <w:rFonts w:ascii="Times New Roman" w:hAnsi="Times New Roman" w:cs="Times New Roman"/>
                <w:i/>
                <w:sz w:val="24"/>
                <w:szCs w:val="24"/>
              </w:rPr>
              <w:t>Extreme Programming (XP)</w:t>
            </w:r>
            <w:r>
              <w:rPr>
                <w:rFonts w:ascii="Times New Roman" w:hAnsi="Times New Roman" w:cs="Times New Roman"/>
                <w:i/>
                <w:sz w:val="24"/>
                <w:szCs w:val="24"/>
              </w:rPr>
              <w:t xml:space="preserve"> </w:t>
            </w:r>
            <w:r>
              <w:rPr>
                <w:rFonts w:ascii="Times New Roman" w:hAnsi="Times New Roman" w:cs="Times New Roman"/>
                <w:sz w:val="24"/>
                <w:szCs w:val="24"/>
              </w:rPr>
              <w:t>dan menggunakan App Inventor, sedangkan penelitian saat ini menggunakan metode waterfall dan menggunakan java swing dan NetBeans.</w:t>
            </w:r>
          </w:p>
        </w:tc>
      </w:tr>
      <w:tr w:rsidR="00FD5A6B" w:rsidTr="002A7546">
        <w:tc>
          <w:tcPr>
            <w:tcW w:w="625" w:type="dxa"/>
          </w:tcPr>
          <w:p w:rsidR="00FD5A6B"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460" w:type="dxa"/>
          </w:tcPr>
          <w:p w:rsidR="00FD5A6B"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sih Sutanti, M. Komaruddin,MZ, Mustika, Putri Damayanti</w:t>
            </w:r>
          </w:p>
        </w:tc>
        <w:tc>
          <w:tcPr>
            <w:tcW w:w="1863" w:type="dxa"/>
          </w:tcPr>
          <w:p w:rsidR="00FD5A6B" w:rsidRPr="002A7546" w:rsidRDefault="006B04BC" w:rsidP="00C84BB2">
            <w:pPr>
              <w:pStyle w:val="ListParagraph"/>
              <w:spacing w:line="360" w:lineRule="auto"/>
              <w:ind w:left="0"/>
              <w:jc w:val="both"/>
              <w:rPr>
                <w:rFonts w:ascii="Times New Roman" w:hAnsi="Times New Roman" w:cs="Times New Roman"/>
                <w:sz w:val="24"/>
                <w:szCs w:val="24"/>
              </w:rPr>
            </w:pPr>
            <w:r w:rsidRPr="006B04BC">
              <w:rPr>
                <w:rFonts w:ascii="Times New Roman" w:hAnsi="Times New Roman" w:cs="Times New Roman"/>
                <w:sz w:val="24"/>
                <w:szCs w:val="24"/>
              </w:rPr>
              <w:t>RANCANG BANGUN APLIKASI PERPUSTAKAAN KELILING MENGGUNAKAN PENDEKATAN TERSTRUKTUR</w:t>
            </w:r>
          </w:p>
        </w:tc>
        <w:tc>
          <w:tcPr>
            <w:tcW w:w="1063" w:type="dxa"/>
          </w:tcPr>
          <w:p w:rsidR="00FD5A6B" w:rsidRDefault="006B04BC"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dekatan Terstruktur</w:t>
            </w:r>
          </w:p>
        </w:tc>
        <w:tc>
          <w:tcPr>
            <w:tcW w:w="1451" w:type="dxa"/>
          </w:tcPr>
          <w:p w:rsidR="00FD5A6B" w:rsidRPr="002A7546" w:rsidRDefault="006B04BC" w:rsidP="00C84BB2">
            <w:pPr>
              <w:pStyle w:val="ListParagraph"/>
              <w:spacing w:line="360" w:lineRule="auto"/>
              <w:ind w:left="0"/>
              <w:jc w:val="both"/>
              <w:rPr>
                <w:rFonts w:ascii="Times New Roman" w:hAnsi="Times New Roman" w:cs="Times New Roman"/>
                <w:sz w:val="24"/>
                <w:szCs w:val="24"/>
              </w:rPr>
            </w:pPr>
            <w:r w:rsidRPr="006B04BC">
              <w:rPr>
                <w:rFonts w:ascii="Times New Roman" w:hAnsi="Times New Roman" w:cs="Times New Roman"/>
                <w:sz w:val="24"/>
                <w:szCs w:val="24"/>
              </w:rPr>
              <w:t>Dihasilkannya sebuah aplikasi pengolahan data sekolah dan anggota perpustakaan keliling yang efisien untuk mempermud</w:t>
            </w:r>
            <w:r w:rsidRPr="006B04BC">
              <w:rPr>
                <w:rFonts w:ascii="Times New Roman" w:hAnsi="Times New Roman" w:cs="Times New Roman"/>
                <w:sz w:val="24"/>
                <w:szCs w:val="24"/>
              </w:rPr>
              <w:lastRenderedPageBreak/>
              <w:t>ah pengolahan data tersebut pada Dinas Perpustakaan dan Kearsipan Lampung Timur dengan menggunakan pendekatan terstruktur</w:t>
            </w:r>
          </w:p>
        </w:tc>
        <w:tc>
          <w:tcPr>
            <w:tcW w:w="1074"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Penelitian terdahulu menggunakan Pendekatan Terstruktur, sedangk</w:t>
            </w:r>
            <w:r>
              <w:rPr>
                <w:rFonts w:ascii="Times New Roman" w:hAnsi="Times New Roman" w:cs="Times New Roman"/>
                <w:sz w:val="24"/>
                <w:szCs w:val="24"/>
              </w:rPr>
              <w:lastRenderedPageBreak/>
              <w:t>an penelitian ini menggunakan metode waterfall</w:t>
            </w:r>
          </w:p>
        </w:tc>
      </w:tr>
      <w:tr w:rsidR="00FD5A6B" w:rsidTr="002A7546">
        <w:tc>
          <w:tcPr>
            <w:tcW w:w="625"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4.</w:t>
            </w:r>
          </w:p>
        </w:tc>
        <w:tc>
          <w:tcPr>
            <w:tcW w:w="1460" w:type="dxa"/>
          </w:tcPr>
          <w:p w:rsidR="00FD5A6B"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Husein Abdul Qodir Yahya</w:t>
            </w:r>
          </w:p>
        </w:tc>
        <w:tc>
          <w:tcPr>
            <w:tcW w:w="1863" w:type="dxa"/>
          </w:tcPr>
          <w:p w:rsidR="00FD5A6B" w:rsidRPr="002A7546"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RANCANG BANGUN APLIKASI PERPUSTAKAAN MENGGUNAKAN FRAMEWORK CODE IGNITER (STUDI KASUS SDN CIBUBUR 05)</w:t>
            </w:r>
          </w:p>
        </w:tc>
        <w:tc>
          <w:tcPr>
            <w:tcW w:w="1063"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terfall</w:t>
            </w:r>
          </w:p>
        </w:tc>
        <w:tc>
          <w:tcPr>
            <w:tcW w:w="1451" w:type="dxa"/>
          </w:tcPr>
          <w:p w:rsidR="00154FA7" w:rsidRDefault="00154FA7" w:rsidP="00C84BB2">
            <w:pPr>
              <w:pStyle w:val="ListParagraph"/>
              <w:spacing w:line="360" w:lineRule="auto"/>
              <w:ind w:left="0"/>
              <w:jc w:val="both"/>
              <w:rPr>
                <w:rFonts w:ascii="Times New Roman" w:hAnsi="Times New Roman" w:cs="Times New Roman"/>
                <w:sz w:val="24"/>
                <w:szCs w:val="24"/>
              </w:rPr>
            </w:pPr>
            <w:proofErr w:type="gramStart"/>
            <w:r w:rsidRPr="00154FA7">
              <w:rPr>
                <w:rFonts w:ascii="Times New Roman" w:hAnsi="Times New Roman" w:cs="Times New Roman"/>
                <w:sz w:val="24"/>
                <w:szCs w:val="24"/>
              </w:rPr>
              <w:t>plikasi</w:t>
            </w:r>
            <w:proofErr w:type="gramEnd"/>
            <w:r w:rsidRPr="00154FA7">
              <w:rPr>
                <w:rFonts w:ascii="Times New Roman" w:hAnsi="Times New Roman" w:cs="Times New Roman"/>
                <w:sz w:val="24"/>
                <w:szCs w:val="24"/>
              </w:rPr>
              <w:t xml:space="preserve"> web perpustakaan dapat meringankan serta mengefektifitaskan kinerjakinerja staff dibagian perpustakaan, baik itu dalam proses </w:t>
            </w:r>
            <w:r w:rsidRPr="00154FA7">
              <w:rPr>
                <w:rFonts w:ascii="Times New Roman" w:hAnsi="Times New Roman" w:cs="Times New Roman"/>
                <w:sz w:val="24"/>
                <w:szCs w:val="24"/>
              </w:rPr>
              <w:lastRenderedPageBreak/>
              <w:t>pendaftaran anggota maupun proses transaksi peminjaman dan pengem</w:t>
            </w:r>
            <w:r>
              <w:rPr>
                <w:rFonts w:ascii="Times New Roman" w:hAnsi="Times New Roman" w:cs="Times New Roman"/>
                <w:sz w:val="24"/>
                <w:szCs w:val="24"/>
              </w:rPr>
              <w:t xml:space="preserve">balian buku di perpustakaan. </w:t>
            </w:r>
          </w:p>
          <w:p w:rsidR="00FD5A6B" w:rsidRPr="002A7546"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 xml:space="preserve">Proses transaksi peminjaman dan pengembalian buku menjadi lebih efisien dan tidak memakan waktu lama serta memperkecil kemungkinan hilangnya data </w:t>
            </w:r>
            <w:r w:rsidRPr="00154FA7">
              <w:rPr>
                <w:rFonts w:ascii="Times New Roman" w:hAnsi="Times New Roman" w:cs="Times New Roman"/>
                <w:sz w:val="24"/>
                <w:szCs w:val="24"/>
              </w:rPr>
              <w:lastRenderedPageBreak/>
              <w:t>transaksi yang disebabkan oleh rusak atau hilangnya dokumen transaksi.</w:t>
            </w:r>
          </w:p>
        </w:tc>
        <w:tc>
          <w:tcPr>
            <w:tcW w:w="1074"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terdahulu menggunakan PHP /Codeigniter dan berbasis </w:t>
            </w:r>
            <w:proofErr w:type="gramStart"/>
            <w:r>
              <w:rPr>
                <w:rFonts w:ascii="Times New Roman" w:hAnsi="Times New Roman" w:cs="Times New Roman"/>
                <w:sz w:val="24"/>
                <w:szCs w:val="24"/>
              </w:rPr>
              <w:t>web ,</w:t>
            </w:r>
            <w:proofErr w:type="gramEnd"/>
            <w:r>
              <w:rPr>
                <w:rFonts w:ascii="Times New Roman" w:hAnsi="Times New Roman" w:cs="Times New Roman"/>
                <w:sz w:val="24"/>
                <w:szCs w:val="24"/>
              </w:rPr>
              <w:t xml:space="preserve"> sedangkan penelitia</w:t>
            </w:r>
            <w:r>
              <w:rPr>
                <w:rFonts w:ascii="Times New Roman" w:hAnsi="Times New Roman" w:cs="Times New Roman"/>
                <w:sz w:val="24"/>
                <w:szCs w:val="24"/>
              </w:rPr>
              <w:lastRenderedPageBreak/>
              <w:t>n ini menggunakan Java/Java swing dan berbasis desktop.</w:t>
            </w:r>
          </w:p>
        </w:tc>
      </w:tr>
      <w:tr w:rsidR="00FD5A6B" w:rsidTr="002A7546">
        <w:tc>
          <w:tcPr>
            <w:tcW w:w="625"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1460"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ewi Wulan Dari, Ani Oktarini Sari, Astrilyana</w:t>
            </w:r>
          </w:p>
        </w:tc>
        <w:tc>
          <w:tcPr>
            <w:tcW w:w="1863" w:type="dxa"/>
          </w:tcPr>
          <w:p w:rsidR="00FD5A6B" w:rsidRPr="002A7546" w:rsidRDefault="00154FA7" w:rsidP="00C84BB2">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RANCANG BANGUN APLIKASI PERPUSTAKAAN SEKOLAH BERBASIS WEBSITE</w:t>
            </w:r>
          </w:p>
        </w:tc>
        <w:tc>
          <w:tcPr>
            <w:tcW w:w="1063"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aterfall</w:t>
            </w:r>
          </w:p>
        </w:tc>
        <w:tc>
          <w:tcPr>
            <w:tcW w:w="1451" w:type="dxa"/>
          </w:tcPr>
          <w:p w:rsidR="00FD5A6B" w:rsidRPr="002A7546" w:rsidRDefault="00154FA7" w:rsidP="00154FA7">
            <w:pPr>
              <w:pStyle w:val="ListParagraph"/>
              <w:spacing w:line="360" w:lineRule="auto"/>
              <w:ind w:left="0"/>
              <w:jc w:val="both"/>
              <w:rPr>
                <w:rFonts w:ascii="Times New Roman" w:hAnsi="Times New Roman" w:cs="Times New Roman"/>
                <w:sz w:val="24"/>
                <w:szCs w:val="24"/>
              </w:rPr>
            </w:pPr>
            <w:r w:rsidRPr="00154FA7">
              <w:rPr>
                <w:rFonts w:ascii="Times New Roman" w:hAnsi="Times New Roman" w:cs="Times New Roman"/>
                <w:sz w:val="24"/>
                <w:szCs w:val="24"/>
              </w:rPr>
              <w:t xml:space="preserve">Beberapa sistem terkomputerisasi ini antara </w:t>
            </w:r>
            <w:proofErr w:type="gramStart"/>
            <w:r w:rsidRPr="00154FA7">
              <w:rPr>
                <w:rFonts w:ascii="Times New Roman" w:hAnsi="Times New Roman" w:cs="Times New Roman"/>
                <w:sz w:val="24"/>
                <w:szCs w:val="24"/>
              </w:rPr>
              <w:t>lain :</w:t>
            </w:r>
            <w:proofErr w:type="gramEnd"/>
            <w:r w:rsidRPr="00154FA7">
              <w:rPr>
                <w:rFonts w:ascii="Times New Roman" w:hAnsi="Times New Roman" w:cs="Times New Roman"/>
                <w:sz w:val="24"/>
                <w:szCs w:val="24"/>
              </w:rPr>
              <w:t xml:space="preserve"> anggota bisa mengetahui ketersediaan buku yang akan dipinjam; membantu petugas perpustakaan dalam mengelolah data perpustakaan dan pembuatan </w:t>
            </w:r>
            <w:r w:rsidRPr="00154FA7">
              <w:rPr>
                <w:rFonts w:ascii="Times New Roman" w:hAnsi="Times New Roman" w:cs="Times New Roman"/>
                <w:sz w:val="24"/>
                <w:szCs w:val="24"/>
              </w:rPr>
              <w:lastRenderedPageBreak/>
              <w:t>laporan; proses pelaporan menjadi lebih baik, karena dapat di akses dan dicetak langsung.</w:t>
            </w:r>
          </w:p>
        </w:tc>
        <w:tc>
          <w:tcPr>
            <w:tcW w:w="1074" w:type="dxa"/>
          </w:tcPr>
          <w:p w:rsidR="00FD5A6B" w:rsidRDefault="00154FA7" w:rsidP="00C84B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Penelitian terdahulu menggunakan PHP dan berbasis web, sedangkan penelitian ini menggunakan Java/java swing dan berbasis desktop.</w:t>
            </w:r>
          </w:p>
        </w:tc>
      </w:tr>
    </w:tbl>
    <w:p w:rsidR="00C84BB2" w:rsidRDefault="00C84BB2"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C84BB2">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DF784F" w:rsidRPr="00DF784F" w:rsidRDefault="00DF784F" w:rsidP="00DF784F">
      <w:pPr>
        <w:pBdr>
          <w:top w:val="nil"/>
          <w:left w:val="nil"/>
          <w:bottom w:val="nil"/>
          <w:right w:val="nil"/>
          <w:between w:val="nil"/>
        </w:pBdr>
        <w:spacing w:after="0" w:line="360" w:lineRule="auto"/>
        <w:jc w:val="center"/>
        <w:rPr>
          <w:rFonts w:ascii="Times New Roman" w:hAnsi="Times New Roman" w:cs="Times New Roman"/>
          <w:b/>
          <w:sz w:val="28"/>
          <w:szCs w:val="28"/>
        </w:rPr>
      </w:pPr>
      <w:r w:rsidRPr="00DF784F">
        <w:rPr>
          <w:rFonts w:ascii="Times New Roman" w:hAnsi="Times New Roman" w:cs="Times New Roman"/>
          <w:b/>
          <w:sz w:val="28"/>
          <w:szCs w:val="28"/>
        </w:rPr>
        <w:lastRenderedPageBreak/>
        <w:t>BAB III</w:t>
      </w:r>
    </w:p>
    <w:p w:rsidR="00DF784F" w:rsidRDefault="00DF784F" w:rsidP="00DF784F">
      <w:pPr>
        <w:pBdr>
          <w:top w:val="nil"/>
          <w:left w:val="nil"/>
          <w:bottom w:val="nil"/>
          <w:right w:val="nil"/>
          <w:between w:val="nil"/>
        </w:pBdr>
        <w:spacing w:after="0" w:line="360" w:lineRule="auto"/>
        <w:jc w:val="center"/>
        <w:rPr>
          <w:rFonts w:ascii="Times New Roman" w:hAnsi="Times New Roman" w:cs="Times New Roman"/>
          <w:b/>
          <w:sz w:val="28"/>
          <w:szCs w:val="28"/>
        </w:rPr>
      </w:pPr>
      <w:r w:rsidRPr="00DF784F">
        <w:rPr>
          <w:rFonts w:ascii="Times New Roman" w:hAnsi="Times New Roman" w:cs="Times New Roman"/>
          <w:b/>
          <w:sz w:val="28"/>
          <w:szCs w:val="28"/>
        </w:rPr>
        <w:t>METODE PENELITIAN</w:t>
      </w:r>
    </w:p>
    <w:p w:rsidR="00DF784F" w:rsidRDefault="00DF784F" w:rsidP="00DF784F">
      <w:pPr>
        <w:pBdr>
          <w:top w:val="nil"/>
          <w:left w:val="nil"/>
          <w:bottom w:val="nil"/>
          <w:right w:val="nil"/>
          <w:between w:val="nil"/>
        </w:pBdr>
        <w:spacing w:after="0" w:line="360" w:lineRule="auto"/>
        <w:rPr>
          <w:rFonts w:ascii="Times New Roman" w:hAnsi="Times New Roman" w:cs="Times New Roman"/>
          <w:b/>
          <w:sz w:val="28"/>
          <w:szCs w:val="28"/>
        </w:rPr>
      </w:pPr>
    </w:p>
    <w:p w:rsidR="00DF784F" w:rsidRDefault="007042A1" w:rsidP="007042A1">
      <w:pPr>
        <w:pStyle w:val="ListParagraph"/>
        <w:numPr>
          <w:ilvl w:val="0"/>
          <w:numId w:val="29"/>
        </w:numPr>
        <w:pBdr>
          <w:top w:val="nil"/>
          <w:left w:val="nil"/>
          <w:bottom w:val="nil"/>
          <w:right w:val="nil"/>
          <w:between w:val="nil"/>
        </w:pBdr>
        <w:spacing w:after="0" w:line="360" w:lineRule="auto"/>
        <w:jc w:val="both"/>
        <w:rPr>
          <w:rFonts w:ascii="Times New Roman" w:hAnsi="Times New Roman" w:cs="Times New Roman"/>
          <w:b/>
          <w:sz w:val="24"/>
          <w:szCs w:val="24"/>
        </w:rPr>
      </w:pPr>
      <w:r w:rsidRPr="007042A1">
        <w:rPr>
          <w:rFonts w:ascii="Times New Roman" w:hAnsi="Times New Roman" w:cs="Times New Roman"/>
          <w:b/>
          <w:sz w:val="24"/>
          <w:szCs w:val="24"/>
        </w:rPr>
        <w:t>Kerangka Berpikir</w:t>
      </w:r>
    </w:p>
    <w:p w:rsidR="007042A1" w:rsidRDefault="007042A1" w:rsidP="007042A1">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r w:rsidRPr="007042A1">
        <w:rPr>
          <w:rFonts w:ascii="Times New Roman" w:hAnsi="Times New Roman" w:cs="Times New Roman"/>
          <w:sz w:val="24"/>
          <w:szCs w:val="24"/>
        </w:rPr>
        <w:t xml:space="preserve">Dalam penelitian ini penulis </w:t>
      </w:r>
      <w:proofErr w:type="gramStart"/>
      <w:r w:rsidRPr="007042A1">
        <w:rPr>
          <w:rFonts w:ascii="Times New Roman" w:hAnsi="Times New Roman" w:cs="Times New Roman"/>
          <w:sz w:val="24"/>
          <w:szCs w:val="24"/>
        </w:rPr>
        <w:t>akan</w:t>
      </w:r>
      <w:proofErr w:type="gramEnd"/>
      <w:r w:rsidRPr="007042A1">
        <w:rPr>
          <w:rFonts w:ascii="Times New Roman" w:hAnsi="Times New Roman" w:cs="Times New Roman"/>
          <w:sz w:val="24"/>
          <w:szCs w:val="24"/>
        </w:rPr>
        <w:t xml:space="preserve"> melakukan penelitian dengan mengikuti rencana kegiatan yang dapat</w:t>
      </w:r>
      <w:r>
        <w:rPr>
          <w:rFonts w:ascii="Times New Roman" w:hAnsi="Times New Roman" w:cs="Times New Roman"/>
          <w:sz w:val="24"/>
          <w:szCs w:val="24"/>
        </w:rPr>
        <w:t xml:space="preserve"> dilihat pada bagan berikut ini.</w:t>
      </w:r>
    </w:p>
    <w:p w:rsidR="007042A1" w:rsidRPr="007042A1" w:rsidRDefault="007042A1" w:rsidP="007042A1">
      <w:pPr>
        <w:pStyle w:val="ListParagraph"/>
        <w:pBdr>
          <w:top w:val="nil"/>
          <w:left w:val="nil"/>
          <w:bottom w:val="nil"/>
          <w:right w:val="nil"/>
          <w:between w:val="nil"/>
        </w:pBdr>
        <w:spacing w:after="0" w:line="360" w:lineRule="auto"/>
        <w:jc w:val="both"/>
        <w:rPr>
          <w:rFonts w:ascii="Times New Roman" w:hAnsi="Times New Roman" w:cs="Times New Roman"/>
          <w:sz w:val="24"/>
          <w:szCs w:val="24"/>
        </w:rPr>
      </w:pPr>
      <w:r>
        <w:rPr>
          <w:noProof/>
        </w:rPr>
        <w:drawing>
          <wp:inline distT="0" distB="0" distL="0" distR="0" wp14:anchorId="08709315" wp14:editId="61C7341D">
            <wp:extent cx="5248910" cy="5000625"/>
            <wp:effectExtent l="0" t="0" r="0" b="952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7042A1" w:rsidRDefault="007042A1"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7042A1" w:rsidRDefault="007042A1"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7042A1" w:rsidRDefault="007042A1"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DB5461" w:rsidRDefault="00DB5461" w:rsidP="00FF1DEE">
      <w:pPr>
        <w:pStyle w:val="ListParagraph"/>
        <w:numPr>
          <w:ilvl w:val="0"/>
          <w:numId w:val="29"/>
        </w:numPr>
        <w:pBdr>
          <w:top w:val="nil"/>
          <w:left w:val="nil"/>
          <w:bottom w:val="nil"/>
          <w:right w:val="nil"/>
          <w:between w:val="nil"/>
        </w:pBdr>
        <w:spacing w:after="0" w:line="360" w:lineRule="auto"/>
        <w:jc w:val="both"/>
        <w:rPr>
          <w:rFonts w:ascii="Times New Roman" w:hAnsi="Times New Roman" w:cs="Times New Roman"/>
          <w:b/>
          <w:sz w:val="24"/>
          <w:szCs w:val="24"/>
        </w:rPr>
      </w:pPr>
      <w:r w:rsidRPr="00FF1DEE">
        <w:rPr>
          <w:rFonts w:ascii="Times New Roman" w:hAnsi="Times New Roman" w:cs="Times New Roman"/>
          <w:b/>
          <w:sz w:val="24"/>
          <w:szCs w:val="24"/>
        </w:rPr>
        <w:lastRenderedPageBreak/>
        <w:t>Metodologi Pengembangan Sistem</w:t>
      </w:r>
    </w:p>
    <w:p w:rsidR="000C71E5" w:rsidRPr="000C71E5" w:rsidRDefault="000C71E5" w:rsidP="000C71E5">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Pengumpulan Data</w:t>
      </w:r>
    </w:p>
    <w:p w:rsidR="00FF1DEE" w:rsidRDefault="00FF1DEE" w:rsidP="000C71E5">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r w:rsidRPr="00FF1DEE">
        <w:rPr>
          <w:rFonts w:ascii="Times New Roman" w:hAnsi="Times New Roman" w:cs="Times New Roman"/>
          <w:sz w:val="24"/>
          <w:szCs w:val="24"/>
          <w:lang w:val="id-ID"/>
        </w:rPr>
        <w:t>Pada tahap ini penulis mengumpulkan data-data terkait pengembangan sistem pejadwalan mata kuliah. Data-data yang dikumpulkan antara lain mencakup informasi mengenai</w:t>
      </w:r>
      <w:r w:rsidR="002974E7">
        <w:rPr>
          <w:rFonts w:ascii="Times New Roman" w:hAnsi="Times New Roman" w:cs="Times New Roman"/>
          <w:sz w:val="24"/>
          <w:szCs w:val="24"/>
        </w:rPr>
        <w:t xml:space="preserve"> </w:t>
      </w:r>
      <w:r w:rsidR="002974E7" w:rsidRPr="002974E7">
        <w:rPr>
          <w:rFonts w:ascii="Times New Roman" w:hAnsi="Times New Roman" w:cs="Times New Roman"/>
          <w:sz w:val="24"/>
          <w:szCs w:val="24"/>
        </w:rPr>
        <w:t>proses bisnis perpustakaan saat ini yaitu proses bisnis pencatatan anggota baru, peminjaman dan pengembalian buku, pembuatan katalog buku serta pembuatan laporan.</w:t>
      </w:r>
    </w:p>
    <w:p w:rsidR="002974E7" w:rsidRDefault="002974E7" w:rsidP="002974E7">
      <w:pPr>
        <w:pStyle w:val="ListParagraph"/>
        <w:numPr>
          <w:ilvl w:val="0"/>
          <w:numId w:val="31"/>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Studi Pustaka</w:t>
      </w:r>
    </w:p>
    <w:p w:rsidR="002974E7" w:rsidRDefault="002974E7"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2974E7">
        <w:rPr>
          <w:rFonts w:ascii="Times New Roman" w:hAnsi="Times New Roman" w:cs="Times New Roman"/>
          <w:sz w:val="24"/>
          <w:szCs w:val="24"/>
        </w:rPr>
        <w:t xml:space="preserve">Penulis melakukan studi literatur tentang </w:t>
      </w:r>
      <w:r>
        <w:rPr>
          <w:rFonts w:ascii="Times New Roman" w:hAnsi="Times New Roman" w:cs="Times New Roman"/>
          <w:sz w:val="24"/>
          <w:szCs w:val="24"/>
        </w:rPr>
        <w:t xml:space="preserve">Aplikasi Desktop </w:t>
      </w:r>
      <w:proofErr w:type="gramStart"/>
      <w:r>
        <w:rPr>
          <w:rFonts w:ascii="Times New Roman" w:hAnsi="Times New Roman" w:cs="Times New Roman"/>
          <w:sz w:val="24"/>
          <w:szCs w:val="24"/>
        </w:rPr>
        <w:t xml:space="preserve">Perpustakaan </w:t>
      </w:r>
      <w:r w:rsidRPr="002974E7">
        <w:rPr>
          <w:rFonts w:ascii="Times New Roman" w:hAnsi="Times New Roman" w:cs="Times New Roman"/>
          <w:sz w:val="24"/>
          <w:szCs w:val="24"/>
        </w:rPr>
        <w:t>.</w:t>
      </w:r>
      <w:proofErr w:type="gramEnd"/>
      <w:r w:rsidRPr="002974E7">
        <w:rPr>
          <w:rFonts w:ascii="Times New Roman" w:hAnsi="Times New Roman" w:cs="Times New Roman"/>
          <w:sz w:val="24"/>
          <w:szCs w:val="24"/>
        </w:rPr>
        <w:t xml:space="preserve"> Penulis membaca berbagai artikel jurnal, buku, dan sumber online yang membahas teori dan penerapan dari kedua topik tersebut. Studi ini membantu penulis untuk memahami bagaimana </w:t>
      </w:r>
      <w:r>
        <w:rPr>
          <w:rFonts w:ascii="Times New Roman" w:hAnsi="Times New Roman" w:cs="Times New Roman"/>
          <w:sz w:val="24"/>
          <w:szCs w:val="24"/>
        </w:rPr>
        <w:t>Aplikasi Desktop Perpustakaan</w:t>
      </w:r>
      <w:r w:rsidRPr="002974E7">
        <w:rPr>
          <w:rFonts w:ascii="Times New Roman" w:hAnsi="Times New Roman" w:cs="Times New Roman"/>
          <w:sz w:val="24"/>
          <w:szCs w:val="24"/>
        </w:rPr>
        <w:t xml:space="preserve"> dapat digunakan untuk menyelesaikan masalah </w:t>
      </w:r>
      <w:r w:rsidR="00266D23">
        <w:rPr>
          <w:rFonts w:ascii="Times New Roman" w:hAnsi="Times New Roman" w:cs="Times New Roman"/>
          <w:sz w:val="24"/>
          <w:szCs w:val="24"/>
        </w:rPr>
        <w:t xml:space="preserve">dalam perpustakaan sekolah </w:t>
      </w:r>
      <w:r w:rsidR="000D49B1">
        <w:rPr>
          <w:rFonts w:ascii="Times New Roman" w:hAnsi="Times New Roman" w:cs="Times New Roman"/>
          <w:sz w:val="24"/>
          <w:szCs w:val="24"/>
        </w:rPr>
        <w:t>SDIT ALID</w:t>
      </w:r>
      <w:r w:rsidR="00266D23">
        <w:rPr>
          <w:rFonts w:ascii="Times New Roman" w:hAnsi="Times New Roman" w:cs="Times New Roman"/>
          <w:sz w:val="24"/>
          <w:szCs w:val="24"/>
        </w:rPr>
        <w:t>.</w:t>
      </w:r>
    </w:p>
    <w:p w:rsidR="00BB40A5" w:rsidRDefault="00BB40A5" w:rsidP="00BB40A5">
      <w:pPr>
        <w:pStyle w:val="ListParagraph"/>
        <w:numPr>
          <w:ilvl w:val="0"/>
          <w:numId w:val="31"/>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Studi Lapangan</w:t>
      </w:r>
    </w:p>
    <w:p w:rsidR="00BB40A5" w:rsidRDefault="00E82034" w:rsidP="00E82034">
      <w:pPr>
        <w:pStyle w:val="ListParagraph"/>
        <w:numPr>
          <w:ilvl w:val="0"/>
          <w:numId w:val="33"/>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Wawancara</w:t>
      </w:r>
    </w:p>
    <w:p w:rsidR="00E82034" w:rsidRPr="00E82034" w:rsidRDefault="00E82034" w:rsidP="000C71E5">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E82034">
        <w:rPr>
          <w:rFonts w:ascii="Times New Roman" w:hAnsi="Times New Roman" w:cs="Times New Roman"/>
          <w:sz w:val="24"/>
          <w:szCs w:val="24"/>
          <w:lang w:val="id-ID"/>
        </w:rPr>
        <w:t xml:space="preserve">Yaitu dengan cara tanya jawab secara langsung dengan pihak yang terkait mengenai hal yang berkaitan dengan penelitian dan perancangan sistem tersebut. Dalam penelitian ini, penulis melakukan wawancara dengan </w:t>
      </w:r>
      <w:r>
        <w:rPr>
          <w:rFonts w:ascii="Times New Roman" w:hAnsi="Times New Roman" w:cs="Times New Roman"/>
          <w:sz w:val="24"/>
          <w:szCs w:val="24"/>
        </w:rPr>
        <w:t xml:space="preserve">petugas perpustakaan sekolah </w:t>
      </w:r>
      <w:r w:rsidR="000D49B1">
        <w:rPr>
          <w:rFonts w:ascii="Times New Roman" w:hAnsi="Times New Roman" w:cs="Times New Roman"/>
          <w:sz w:val="24"/>
          <w:szCs w:val="24"/>
        </w:rPr>
        <w:t>SDIT ALIF</w:t>
      </w:r>
      <w:r>
        <w:rPr>
          <w:rFonts w:ascii="Times New Roman" w:hAnsi="Times New Roman" w:cs="Times New Roman"/>
          <w:sz w:val="24"/>
          <w:szCs w:val="24"/>
        </w:rPr>
        <w:t xml:space="preserve"> </w:t>
      </w:r>
      <w:r w:rsidRPr="00E82034">
        <w:rPr>
          <w:rFonts w:ascii="Times New Roman" w:hAnsi="Times New Roman" w:cs="Times New Roman"/>
          <w:sz w:val="24"/>
          <w:szCs w:val="24"/>
          <w:lang w:val="id-ID"/>
        </w:rPr>
        <w:t xml:space="preserve">untuk memahami tantangan yang mereka hadapi dalam proses </w:t>
      </w:r>
      <w:r>
        <w:rPr>
          <w:rFonts w:ascii="Times New Roman" w:hAnsi="Times New Roman" w:cs="Times New Roman"/>
          <w:sz w:val="24"/>
          <w:szCs w:val="24"/>
        </w:rPr>
        <w:t>bisnis perpustakaan</w:t>
      </w:r>
      <w:r w:rsidRPr="00E82034">
        <w:rPr>
          <w:rFonts w:ascii="Times New Roman" w:hAnsi="Times New Roman" w:cs="Times New Roman"/>
          <w:sz w:val="24"/>
          <w:szCs w:val="24"/>
          <w:lang w:val="id-ID"/>
        </w:rPr>
        <w:t>.</w:t>
      </w:r>
    </w:p>
    <w:p w:rsidR="00DF784F" w:rsidRDefault="00E82034" w:rsidP="00E82034">
      <w:pPr>
        <w:pStyle w:val="ListParagraph"/>
        <w:numPr>
          <w:ilvl w:val="0"/>
          <w:numId w:val="33"/>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Observasi</w:t>
      </w:r>
    </w:p>
    <w:p w:rsidR="00E82034" w:rsidRDefault="00E82034" w:rsidP="000C71E5">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r w:rsidRPr="00E82034">
        <w:rPr>
          <w:rFonts w:ascii="Times New Roman" w:hAnsi="Times New Roman" w:cs="Times New Roman"/>
          <w:sz w:val="24"/>
          <w:szCs w:val="24"/>
        </w:rPr>
        <w:t xml:space="preserve">Observasi merupakan pengumpulan data primer yang menggunakan pertanyaan lisan dan tertulis. Penelitian dengan pengumpulan data primer yang diperoleh secara langsung dari sumber aslinya. Data primer dikumpulkan untuk menjawab pertanyaan peneliti. Dalam konteks penelitian ini, penulis melakukan observasi langsung ke </w:t>
      </w:r>
      <w:r>
        <w:rPr>
          <w:rFonts w:ascii="Times New Roman" w:hAnsi="Times New Roman" w:cs="Times New Roman"/>
          <w:sz w:val="24"/>
          <w:szCs w:val="24"/>
        </w:rPr>
        <w:lastRenderedPageBreak/>
        <w:t xml:space="preserve">sekolah </w:t>
      </w:r>
      <w:r w:rsidR="000D49B1">
        <w:rPr>
          <w:rFonts w:ascii="Times New Roman" w:hAnsi="Times New Roman" w:cs="Times New Roman"/>
          <w:sz w:val="24"/>
          <w:szCs w:val="24"/>
        </w:rPr>
        <w:t>SDIT ALIF</w:t>
      </w:r>
      <w:r w:rsidRPr="00E82034">
        <w:rPr>
          <w:rFonts w:ascii="Times New Roman" w:hAnsi="Times New Roman" w:cs="Times New Roman"/>
          <w:sz w:val="24"/>
          <w:szCs w:val="24"/>
        </w:rPr>
        <w:t xml:space="preserve"> untuk memahami bagaimana proses </w:t>
      </w:r>
      <w:r>
        <w:rPr>
          <w:rFonts w:ascii="Times New Roman" w:hAnsi="Times New Roman" w:cs="Times New Roman"/>
          <w:sz w:val="24"/>
          <w:szCs w:val="24"/>
        </w:rPr>
        <w:t>bisnis perpustakaan yang terjadi saat itu juga</w:t>
      </w:r>
      <w:r w:rsidRPr="00E82034">
        <w:rPr>
          <w:rFonts w:ascii="Times New Roman" w:hAnsi="Times New Roman" w:cs="Times New Roman"/>
          <w:sz w:val="24"/>
          <w:szCs w:val="24"/>
        </w:rPr>
        <w:t>.</w:t>
      </w:r>
    </w:p>
    <w:p w:rsidR="000C71E5" w:rsidRPr="00E82034" w:rsidRDefault="000C71E5" w:rsidP="000C71E5">
      <w:pPr>
        <w:pStyle w:val="ListParagraph"/>
        <w:pBdr>
          <w:top w:val="nil"/>
          <w:left w:val="nil"/>
          <w:bottom w:val="nil"/>
          <w:right w:val="nil"/>
          <w:between w:val="nil"/>
        </w:pBdr>
        <w:spacing w:after="0" w:line="360" w:lineRule="auto"/>
        <w:ind w:left="1800"/>
        <w:jc w:val="both"/>
        <w:rPr>
          <w:rFonts w:ascii="Times New Roman" w:hAnsi="Times New Roman" w:cs="Times New Roman"/>
          <w:sz w:val="24"/>
          <w:szCs w:val="24"/>
        </w:rPr>
      </w:pPr>
    </w:p>
    <w:p w:rsidR="00DF784F" w:rsidRPr="000C71E5" w:rsidRDefault="000C71E5" w:rsidP="000C71E5">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sidRPr="000C71E5">
        <w:rPr>
          <w:rFonts w:ascii="Times New Roman" w:hAnsi="Times New Roman" w:cs="Times New Roman"/>
          <w:b/>
          <w:sz w:val="24"/>
          <w:szCs w:val="24"/>
        </w:rPr>
        <w:t>Analisis Kebutuhan</w:t>
      </w:r>
    </w:p>
    <w:p w:rsidR="00DF784F" w:rsidRDefault="000C71E5" w:rsidP="000C71E5">
      <w:pPr>
        <w:pBdr>
          <w:top w:val="nil"/>
          <w:left w:val="nil"/>
          <w:bottom w:val="nil"/>
          <w:right w:val="nil"/>
          <w:between w:val="nil"/>
        </w:pBdr>
        <w:spacing w:after="0" w:line="360" w:lineRule="auto"/>
        <w:ind w:left="1080"/>
        <w:jc w:val="both"/>
        <w:rPr>
          <w:rFonts w:ascii="Times New Roman" w:hAnsi="Times New Roman" w:cs="Times New Roman"/>
          <w:sz w:val="24"/>
          <w:szCs w:val="24"/>
        </w:rPr>
      </w:pPr>
      <w:r w:rsidRPr="000C71E5">
        <w:rPr>
          <w:rFonts w:ascii="Times New Roman" w:hAnsi="Times New Roman" w:cs="Times New Roman"/>
          <w:sz w:val="24"/>
          <w:szCs w:val="24"/>
        </w:rPr>
        <w:t>Dalam tahap analisis, tujuan utamanya adalah untuk memahami dan mendokumentasikan kebutuhan sistem. Berikut adalah langkah-langkah yang penulis lakukan.</w:t>
      </w:r>
    </w:p>
    <w:p w:rsidR="000C71E5" w:rsidRPr="000C71E5" w:rsidRDefault="000C71E5" w:rsidP="000C71E5">
      <w:pPr>
        <w:pStyle w:val="ListParagraph"/>
        <w:numPr>
          <w:ilvl w:val="0"/>
          <w:numId w:val="38"/>
        </w:numPr>
        <w:pBdr>
          <w:top w:val="nil"/>
          <w:left w:val="nil"/>
          <w:bottom w:val="nil"/>
          <w:right w:val="nil"/>
          <w:between w:val="nil"/>
        </w:pBdr>
        <w:spacing w:after="0" w:line="360" w:lineRule="auto"/>
        <w:jc w:val="both"/>
        <w:rPr>
          <w:rFonts w:ascii="Times New Roman" w:hAnsi="Times New Roman" w:cs="Times New Roman"/>
          <w:sz w:val="24"/>
          <w:szCs w:val="24"/>
        </w:rPr>
      </w:pPr>
      <w:r w:rsidRPr="000C71E5">
        <w:rPr>
          <w:rFonts w:ascii="Times New Roman" w:hAnsi="Times New Roman" w:cs="Times New Roman"/>
          <w:sz w:val="24"/>
          <w:szCs w:val="24"/>
        </w:rPr>
        <w:t>Pemahaman Masalah</w:t>
      </w:r>
    </w:p>
    <w:p w:rsidR="000C71E5" w:rsidRDefault="000C71E5"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0C71E5">
        <w:rPr>
          <w:rFonts w:ascii="Times New Roman" w:hAnsi="Times New Roman" w:cs="Times New Roman"/>
          <w:sz w:val="24"/>
          <w:szCs w:val="24"/>
        </w:rPr>
        <w:t xml:space="preserve">Pertama, penulis mencoba memahami masalah yang dihadapi dalam </w:t>
      </w:r>
      <w:r>
        <w:rPr>
          <w:rFonts w:ascii="Times New Roman" w:hAnsi="Times New Roman" w:cs="Times New Roman"/>
          <w:sz w:val="24"/>
          <w:szCs w:val="24"/>
        </w:rPr>
        <w:t>proses bisnis perpustakaan</w:t>
      </w:r>
      <w:r w:rsidRPr="000C71E5">
        <w:rPr>
          <w:rFonts w:ascii="Times New Roman" w:hAnsi="Times New Roman" w:cs="Times New Roman"/>
          <w:sz w:val="24"/>
          <w:szCs w:val="24"/>
        </w:rPr>
        <w:t xml:space="preserve">. Penulis melakukan ini dengan berdiskusi dengan </w:t>
      </w:r>
      <w:proofErr w:type="gramStart"/>
      <w:r w:rsidRPr="000C71E5">
        <w:rPr>
          <w:rFonts w:ascii="Times New Roman" w:hAnsi="Times New Roman" w:cs="Times New Roman"/>
          <w:sz w:val="24"/>
          <w:szCs w:val="24"/>
        </w:rPr>
        <w:t>pihak  terkait</w:t>
      </w:r>
      <w:proofErr w:type="gramEnd"/>
      <w:r>
        <w:rPr>
          <w:rFonts w:ascii="Times New Roman" w:hAnsi="Times New Roman" w:cs="Times New Roman"/>
          <w:sz w:val="24"/>
          <w:szCs w:val="24"/>
        </w:rPr>
        <w:t>, seperti petugas perpustakaan</w:t>
      </w:r>
    </w:p>
    <w:p w:rsidR="000C71E5" w:rsidRDefault="000C71E5" w:rsidP="000C71E5">
      <w:pPr>
        <w:pStyle w:val="ListParagraph"/>
        <w:numPr>
          <w:ilvl w:val="0"/>
          <w:numId w:val="38"/>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Pengumpulan Kebutuhan</w:t>
      </w:r>
    </w:p>
    <w:p w:rsidR="000C71E5" w:rsidRDefault="000C71E5"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0C71E5">
        <w:rPr>
          <w:rFonts w:ascii="Times New Roman" w:hAnsi="Times New Roman" w:cs="Times New Roman"/>
          <w:sz w:val="24"/>
          <w:szCs w:val="24"/>
        </w:rPr>
        <w:t xml:space="preserve">Setelah memahami masalah, penulis mengumpulkan kebutuhan untuk sistem baru. Ini melibatkan diskusi lebih lanjut dengan pemangku kepentingan </w:t>
      </w:r>
      <w:r>
        <w:rPr>
          <w:rFonts w:ascii="Times New Roman" w:hAnsi="Times New Roman" w:cs="Times New Roman"/>
          <w:sz w:val="24"/>
          <w:szCs w:val="24"/>
        </w:rPr>
        <w:t>yaitu dengan petugas perpustakaan dan kepala sekolah.</w:t>
      </w:r>
    </w:p>
    <w:p w:rsidR="000C71E5" w:rsidRDefault="000C71E5" w:rsidP="000C71E5">
      <w:pPr>
        <w:pStyle w:val="ListParagraph"/>
        <w:numPr>
          <w:ilvl w:val="0"/>
          <w:numId w:val="38"/>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Analisa Kebutuhan</w:t>
      </w:r>
    </w:p>
    <w:p w:rsidR="000C71E5" w:rsidRDefault="000C71E5"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lang w:val="id-ID"/>
        </w:rPr>
      </w:pPr>
      <w:r w:rsidRPr="000C71E5">
        <w:rPr>
          <w:rFonts w:ascii="Times New Roman" w:hAnsi="Times New Roman" w:cs="Times New Roman"/>
          <w:sz w:val="24"/>
          <w:szCs w:val="24"/>
          <w:lang w:val="id-ID"/>
        </w:rPr>
        <w:t>Setelah kebutuhan dikumpulkan, penulis menganalisis kebutuhan untuk memahami secara mendalam apa yang dibutuhkan oleh sistem baru. Ini melibatkan identifikasi fungsi utama sistem, serta batasan dan persyaratan lainnya.</w:t>
      </w:r>
    </w:p>
    <w:p w:rsidR="000C71E5" w:rsidRDefault="000C71E5" w:rsidP="000C71E5">
      <w:pPr>
        <w:pStyle w:val="ListParagraph"/>
        <w:numPr>
          <w:ilvl w:val="0"/>
          <w:numId w:val="38"/>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Dokumentasi Kebutuhan</w:t>
      </w:r>
    </w:p>
    <w:p w:rsidR="000C71E5" w:rsidRDefault="000C71E5" w:rsidP="000C71E5">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0C71E5">
        <w:rPr>
          <w:rFonts w:ascii="Times New Roman" w:hAnsi="Times New Roman" w:cs="Times New Roman"/>
          <w:sz w:val="24"/>
          <w:szCs w:val="24"/>
        </w:rPr>
        <w:t xml:space="preserve">Penulis </w:t>
      </w:r>
      <w:proofErr w:type="gramStart"/>
      <w:r w:rsidRPr="000C71E5">
        <w:rPr>
          <w:rFonts w:ascii="Times New Roman" w:hAnsi="Times New Roman" w:cs="Times New Roman"/>
          <w:sz w:val="24"/>
          <w:szCs w:val="24"/>
        </w:rPr>
        <w:t>akan</w:t>
      </w:r>
      <w:proofErr w:type="gramEnd"/>
      <w:r w:rsidRPr="000C71E5">
        <w:rPr>
          <w:rFonts w:ascii="Times New Roman" w:hAnsi="Times New Roman" w:cs="Times New Roman"/>
          <w:sz w:val="24"/>
          <w:szCs w:val="24"/>
        </w:rPr>
        <w:t xml:space="preserve"> mendokumentasikan semua kebutuhan dalam sebuah dokumen Spesifikasi Kebutuhan Sistem (System Requirement Specification). Dokumen ini </w:t>
      </w:r>
      <w:proofErr w:type="gramStart"/>
      <w:r w:rsidRPr="000C71E5">
        <w:rPr>
          <w:rFonts w:ascii="Times New Roman" w:hAnsi="Times New Roman" w:cs="Times New Roman"/>
          <w:sz w:val="24"/>
          <w:szCs w:val="24"/>
        </w:rPr>
        <w:t>akan</w:t>
      </w:r>
      <w:proofErr w:type="gramEnd"/>
      <w:r w:rsidRPr="000C71E5">
        <w:rPr>
          <w:rFonts w:ascii="Times New Roman" w:hAnsi="Times New Roman" w:cs="Times New Roman"/>
          <w:sz w:val="24"/>
          <w:szCs w:val="24"/>
        </w:rPr>
        <w:t xml:space="preserve"> digunakan sebagai acuan dalam tahap perancangan dan pengembangan sistem.</w:t>
      </w:r>
    </w:p>
    <w:p w:rsidR="000C71E5" w:rsidRDefault="000C71E5" w:rsidP="000C71E5">
      <w:pPr>
        <w:pBdr>
          <w:top w:val="nil"/>
          <w:left w:val="nil"/>
          <w:bottom w:val="nil"/>
          <w:right w:val="nil"/>
          <w:between w:val="nil"/>
        </w:pBdr>
        <w:spacing w:after="0" w:line="360" w:lineRule="auto"/>
        <w:jc w:val="both"/>
        <w:rPr>
          <w:rFonts w:ascii="Times New Roman" w:hAnsi="Times New Roman" w:cs="Times New Roman"/>
          <w:sz w:val="24"/>
          <w:szCs w:val="24"/>
        </w:rPr>
      </w:pPr>
    </w:p>
    <w:p w:rsidR="009548DF" w:rsidRDefault="009548DF" w:rsidP="000C71E5">
      <w:pPr>
        <w:pBdr>
          <w:top w:val="nil"/>
          <w:left w:val="nil"/>
          <w:bottom w:val="nil"/>
          <w:right w:val="nil"/>
          <w:between w:val="nil"/>
        </w:pBdr>
        <w:spacing w:after="0" w:line="360" w:lineRule="auto"/>
        <w:jc w:val="both"/>
        <w:rPr>
          <w:rFonts w:ascii="Times New Roman" w:hAnsi="Times New Roman" w:cs="Times New Roman"/>
          <w:sz w:val="24"/>
          <w:szCs w:val="24"/>
        </w:rPr>
      </w:pPr>
    </w:p>
    <w:p w:rsidR="009548DF" w:rsidRDefault="009548DF" w:rsidP="000C71E5">
      <w:pPr>
        <w:pBdr>
          <w:top w:val="nil"/>
          <w:left w:val="nil"/>
          <w:bottom w:val="nil"/>
          <w:right w:val="nil"/>
          <w:between w:val="nil"/>
        </w:pBdr>
        <w:spacing w:after="0" w:line="360" w:lineRule="auto"/>
        <w:jc w:val="both"/>
        <w:rPr>
          <w:rFonts w:ascii="Times New Roman" w:hAnsi="Times New Roman" w:cs="Times New Roman"/>
          <w:sz w:val="24"/>
          <w:szCs w:val="24"/>
        </w:rPr>
      </w:pPr>
    </w:p>
    <w:p w:rsidR="000C71E5" w:rsidRDefault="000C71E5" w:rsidP="000C71E5">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sidRPr="000C71E5">
        <w:rPr>
          <w:rFonts w:ascii="Times New Roman" w:hAnsi="Times New Roman" w:cs="Times New Roman"/>
          <w:b/>
          <w:sz w:val="24"/>
          <w:szCs w:val="24"/>
        </w:rPr>
        <w:lastRenderedPageBreak/>
        <w:t>Perancangan Sistem</w:t>
      </w:r>
    </w:p>
    <w:p w:rsidR="000C71E5" w:rsidRDefault="009548DF" w:rsidP="000C71E5">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cangan sistem ini menggunakan 2 proses perancangan yaitu perancangan basis data dengan MYSQL dan perancangan sistem dengan konsep UML </w:t>
      </w:r>
      <w:r w:rsidRPr="009548DF">
        <w:rPr>
          <w:rFonts w:ascii="Times New Roman" w:hAnsi="Times New Roman" w:cs="Times New Roman"/>
          <w:sz w:val="24"/>
          <w:szCs w:val="24"/>
        </w:rPr>
        <w:t>dengan tahapan pembuatan class diagram, activity diagram, sequace diagram, use case diagram</w:t>
      </w:r>
      <w:r>
        <w:rPr>
          <w:rFonts w:ascii="Times New Roman" w:hAnsi="Times New Roman" w:cs="Times New Roman"/>
          <w:sz w:val="24"/>
          <w:szCs w:val="24"/>
        </w:rPr>
        <w:t>.</w:t>
      </w:r>
    </w:p>
    <w:p w:rsidR="009548DF" w:rsidRDefault="009548DF" w:rsidP="000C71E5">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p>
    <w:p w:rsidR="009548DF" w:rsidRDefault="009548DF" w:rsidP="009548DF">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sidRPr="009548DF">
        <w:rPr>
          <w:rFonts w:ascii="Times New Roman" w:hAnsi="Times New Roman" w:cs="Times New Roman"/>
          <w:b/>
          <w:sz w:val="24"/>
          <w:szCs w:val="24"/>
        </w:rPr>
        <w:t>Implementasi</w:t>
      </w:r>
    </w:p>
    <w:p w:rsidR="009548DF" w:rsidRPr="00F923AD" w:rsidRDefault="00F923AD" w:rsidP="00F923AD">
      <w:pPr>
        <w:pStyle w:val="ListParagraph"/>
        <w:numPr>
          <w:ilvl w:val="0"/>
          <w:numId w:val="39"/>
        </w:numPr>
        <w:pBdr>
          <w:top w:val="nil"/>
          <w:left w:val="nil"/>
          <w:bottom w:val="nil"/>
          <w:right w:val="nil"/>
          <w:between w:val="nil"/>
        </w:pBdr>
        <w:spacing w:after="0" w:line="360" w:lineRule="auto"/>
        <w:jc w:val="both"/>
        <w:rPr>
          <w:rFonts w:ascii="Times New Roman" w:hAnsi="Times New Roman" w:cs="Times New Roman"/>
          <w:b/>
          <w:sz w:val="24"/>
          <w:szCs w:val="24"/>
        </w:rPr>
      </w:pPr>
      <w:r>
        <w:rPr>
          <w:rFonts w:ascii="Times New Roman" w:hAnsi="Times New Roman" w:cs="Times New Roman"/>
          <w:sz w:val="24"/>
          <w:szCs w:val="24"/>
        </w:rPr>
        <w:t>Pembuatan Stuktur Database</w:t>
      </w:r>
    </w:p>
    <w:p w:rsidR="00F923AD" w:rsidRDefault="00F923AD" w:rsidP="00F923AD">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lang w:val="id-ID"/>
        </w:rPr>
      </w:pPr>
      <w:r>
        <w:rPr>
          <w:rFonts w:ascii="Times New Roman" w:hAnsi="Times New Roman" w:cs="Times New Roman"/>
          <w:sz w:val="24"/>
          <w:szCs w:val="24"/>
        </w:rPr>
        <w:t>P</w:t>
      </w:r>
      <w:r w:rsidRPr="00F923AD">
        <w:rPr>
          <w:rFonts w:ascii="Times New Roman" w:hAnsi="Times New Roman" w:cs="Times New Roman"/>
          <w:sz w:val="24"/>
          <w:szCs w:val="24"/>
          <w:lang w:val="id-ID"/>
        </w:rPr>
        <w:t>enulis membuat struktur database sesuai dengan desain basis data yang telah dibuat. penulis menggunakan MySQL untuk membuat tabel dan relasi yang diperlukan.</w:t>
      </w:r>
    </w:p>
    <w:p w:rsidR="00F923AD" w:rsidRDefault="00F923AD" w:rsidP="00F923AD">
      <w:pPr>
        <w:pStyle w:val="ListParagraph"/>
        <w:numPr>
          <w:ilvl w:val="0"/>
          <w:numId w:val="39"/>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Pembuatan Antarmuka Pengguna</w:t>
      </w:r>
    </w:p>
    <w:p w:rsidR="00F923AD" w:rsidRDefault="00F923AD" w:rsidP="00F923AD">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P</w:t>
      </w:r>
      <w:r w:rsidRPr="00F923AD">
        <w:rPr>
          <w:rFonts w:ascii="Times New Roman" w:hAnsi="Times New Roman" w:cs="Times New Roman"/>
          <w:sz w:val="24"/>
          <w:szCs w:val="24"/>
        </w:rPr>
        <w:t xml:space="preserve">enulis mulai membangun antarmuka pengguna menggunakan </w:t>
      </w:r>
      <w:r>
        <w:rPr>
          <w:rFonts w:ascii="Times New Roman" w:hAnsi="Times New Roman" w:cs="Times New Roman"/>
          <w:sz w:val="24"/>
          <w:szCs w:val="24"/>
        </w:rPr>
        <w:t>JavaSwing</w:t>
      </w:r>
      <w:r w:rsidRPr="00F923AD">
        <w:rPr>
          <w:rFonts w:ascii="Times New Roman" w:hAnsi="Times New Roman" w:cs="Times New Roman"/>
          <w:sz w:val="24"/>
          <w:szCs w:val="24"/>
        </w:rPr>
        <w:t xml:space="preserve">. </w:t>
      </w:r>
      <w:r>
        <w:rPr>
          <w:rFonts w:ascii="Times New Roman" w:hAnsi="Times New Roman" w:cs="Times New Roman"/>
          <w:sz w:val="24"/>
          <w:szCs w:val="24"/>
        </w:rPr>
        <w:t>P</w:t>
      </w:r>
      <w:r w:rsidRPr="00F923AD">
        <w:rPr>
          <w:rFonts w:ascii="Times New Roman" w:hAnsi="Times New Roman" w:cs="Times New Roman"/>
          <w:sz w:val="24"/>
          <w:szCs w:val="24"/>
        </w:rPr>
        <w:t xml:space="preserve">enulis membuat </w:t>
      </w:r>
      <w:r>
        <w:rPr>
          <w:rFonts w:ascii="Times New Roman" w:hAnsi="Times New Roman" w:cs="Times New Roman"/>
          <w:sz w:val="24"/>
          <w:szCs w:val="24"/>
        </w:rPr>
        <w:t>halaman untuk proses bisnis perpustakaan.</w:t>
      </w:r>
    </w:p>
    <w:p w:rsidR="00F923AD" w:rsidRDefault="00F923AD" w:rsidP="00F923AD">
      <w:pPr>
        <w:pStyle w:val="ListParagraph"/>
        <w:numPr>
          <w:ilvl w:val="0"/>
          <w:numId w:val="39"/>
        </w:num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t>Integrasi Sistem</w:t>
      </w:r>
    </w:p>
    <w:p w:rsidR="00F923AD" w:rsidRDefault="00F923AD" w:rsidP="00F923AD">
      <w:pPr>
        <w:pStyle w:val="ListParagraph"/>
        <w:pBdr>
          <w:top w:val="nil"/>
          <w:left w:val="nil"/>
          <w:bottom w:val="nil"/>
          <w:right w:val="nil"/>
          <w:between w:val="nil"/>
        </w:pBdr>
        <w:spacing w:after="0" w:line="360" w:lineRule="auto"/>
        <w:ind w:left="1440"/>
        <w:jc w:val="both"/>
        <w:rPr>
          <w:rFonts w:ascii="Times New Roman" w:hAnsi="Times New Roman" w:cs="Times New Roman"/>
          <w:sz w:val="24"/>
          <w:szCs w:val="24"/>
        </w:rPr>
      </w:pPr>
      <w:r w:rsidRPr="00F923AD">
        <w:rPr>
          <w:rFonts w:ascii="Times New Roman" w:hAnsi="Times New Roman" w:cs="Times New Roman"/>
          <w:sz w:val="24"/>
          <w:szCs w:val="24"/>
        </w:rPr>
        <w:t xml:space="preserve">Setelah semua komponen sistem selesai dikodekan, penulis mengintegrasikannya menjadi satu sistem yang utuh. Penulis memastikan bahwa semua bagian sistem dapat bekerja </w:t>
      </w:r>
      <w:proofErr w:type="gramStart"/>
      <w:r w:rsidRPr="00F923AD">
        <w:rPr>
          <w:rFonts w:ascii="Times New Roman" w:hAnsi="Times New Roman" w:cs="Times New Roman"/>
          <w:sz w:val="24"/>
          <w:szCs w:val="24"/>
        </w:rPr>
        <w:t>sama</w:t>
      </w:r>
      <w:proofErr w:type="gramEnd"/>
      <w:r w:rsidRPr="00F923AD">
        <w:rPr>
          <w:rFonts w:ascii="Times New Roman" w:hAnsi="Times New Roman" w:cs="Times New Roman"/>
          <w:sz w:val="24"/>
          <w:szCs w:val="24"/>
        </w:rPr>
        <w:t xml:space="preserve"> dengan baik.</w:t>
      </w:r>
    </w:p>
    <w:p w:rsidR="00F923AD" w:rsidRDefault="00F923AD" w:rsidP="00F923AD">
      <w:pPr>
        <w:pBdr>
          <w:top w:val="nil"/>
          <w:left w:val="nil"/>
          <w:bottom w:val="nil"/>
          <w:right w:val="nil"/>
          <w:between w:val="nil"/>
        </w:pBdr>
        <w:spacing w:after="0" w:line="360" w:lineRule="auto"/>
        <w:jc w:val="both"/>
        <w:rPr>
          <w:rFonts w:ascii="Times New Roman" w:hAnsi="Times New Roman" w:cs="Times New Roman"/>
          <w:sz w:val="24"/>
          <w:szCs w:val="24"/>
        </w:rPr>
      </w:pPr>
    </w:p>
    <w:p w:rsidR="00F923AD" w:rsidRPr="00F923AD" w:rsidRDefault="00F923AD" w:rsidP="00F923AD">
      <w:pPr>
        <w:pStyle w:val="ListParagraph"/>
        <w:numPr>
          <w:ilvl w:val="0"/>
          <w:numId w:val="35"/>
        </w:numPr>
        <w:pBdr>
          <w:top w:val="nil"/>
          <w:left w:val="nil"/>
          <w:bottom w:val="nil"/>
          <w:right w:val="nil"/>
          <w:between w:val="nil"/>
        </w:pBdr>
        <w:spacing w:after="0" w:line="360" w:lineRule="auto"/>
        <w:jc w:val="both"/>
        <w:rPr>
          <w:rFonts w:ascii="Times New Roman" w:hAnsi="Times New Roman" w:cs="Times New Roman"/>
          <w:b/>
          <w:sz w:val="24"/>
          <w:szCs w:val="24"/>
        </w:rPr>
      </w:pPr>
      <w:r w:rsidRPr="00F923AD">
        <w:rPr>
          <w:rFonts w:ascii="Times New Roman" w:hAnsi="Times New Roman" w:cs="Times New Roman"/>
          <w:b/>
          <w:sz w:val="24"/>
          <w:szCs w:val="24"/>
        </w:rPr>
        <w:t>Testing</w:t>
      </w:r>
    </w:p>
    <w:p w:rsidR="00F923AD" w:rsidRPr="00F923AD" w:rsidRDefault="00F923AD" w:rsidP="00F923AD">
      <w:pPr>
        <w:pStyle w:val="ListParagraph"/>
        <w:pBdr>
          <w:top w:val="nil"/>
          <w:left w:val="nil"/>
          <w:bottom w:val="nil"/>
          <w:right w:val="nil"/>
          <w:between w:val="nil"/>
        </w:pBdr>
        <w:spacing w:after="0" w:line="360" w:lineRule="auto"/>
        <w:ind w:left="1080"/>
        <w:jc w:val="both"/>
        <w:rPr>
          <w:rFonts w:ascii="Times New Roman" w:hAnsi="Times New Roman" w:cs="Times New Roman"/>
          <w:sz w:val="24"/>
          <w:szCs w:val="24"/>
        </w:rPr>
      </w:pPr>
      <w:r w:rsidRPr="00F923AD">
        <w:rPr>
          <w:rFonts w:ascii="Times New Roman" w:hAnsi="Times New Roman" w:cs="Times New Roman"/>
          <w:sz w:val="24"/>
          <w:szCs w:val="24"/>
        </w:rPr>
        <w:t xml:space="preserve">Setelah tahap pengkodean selesai, berikutnya adalah tahap pengujian. Dalam tahap ini, memastikan bahwa sistem </w:t>
      </w:r>
      <w:r>
        <w:rPr>
          <w:rFonts w:ascii="Times New Roman" w:hAnsi="Times New Roman" w:cs="Times New Roman"/>
          <w:sz w:val="24"/>
          <w:szCs w:val="24"/>
        </w:rPr>
        <w:t>Aplikasi Perpustakaan</w:t>
      </w:r>
      <w:r w:rsidRPr="00F923AD">
        <w:rPr>
          <w:rFonts w:ascii="Times New Roman" w:hAnsi="Times New Roman" w:cs="Times New Roman"/>
          <w:sz w:val="24"/>
          <w:szCs w:val="24"/>
        </w:rPr>
        <w:t xml:space="preserve"> berfungsi dengan baik dan memenuhi semua kebutuhan yang telah ditentukan.</w:t>
      </w:r>
    </w:p>
    <w:p w:rsidR="00DF784F" w:rsidRDefault="00DF784F"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F923AD" w:rsidRDefault="00F923AD" w:rsidP="00913CA8">
      <w:pPr>
        <w:pBdr>
          <w:top w:val="nil"/>
          <w:left w:val="nil"/>
          <w:bottom w:val="nil"/>
          <w:right w:val="nil"/>
          <w:between w:val="nil"/>
        </w:pBdr>
        <w:spacing w:after="0" w:line="360" w:lineRule="auto"/>
        <w:jc w:val="both"/>
        <w:rPr>
          <w:rFonts w:ascii="Times New Roman" w:hAnsi="Times New Roman" w:cs="Times New Roman"/>
          <w:sz w:val="24"/>
          <w:szCs w:val="24"/>
        </w:rPr>
      </w:pPr>
    </w:p>
    <w:p w:rsidR="00913CA8" w:rsidRDefault="00913CA8" w:rsidP="00913CA8">
      <w:pPr>
        <w:pBdr>
          <w:top w:val="nil"/>
          <w:left w:val="nil"/>
          <w:bottom w:val="nil"/>
          <w:right w:val="nil"/>
          <w:between w:val="nil"/>
        </w:pBdr>
        <w:spacing w:after="0" w:line="360" w:lineRule="auto"/>
        <w:jc w:val="center"/>
        <w:rPr>
          <w:rFonts w:ascii="Times New Roman" w:hAnsi="Times New Roman" w:cs="Times New Roman"/>
          <w:b/>
          <w:sz w:val="28"/>
          <w:szCs w:val="28"/>
        </w:rPr>
      </w:pPr>
      <w:r w:rsidRPr="00913CA8">
        <w:rPr>
          <w:rFonts w:ascii="Times New Roman" w:hAnsi="Times New Roman" w:cs="Times New Roman"/>
          <w:b/>
          <w:sz w:val="28"/>
          <w:szCs w:val="28"/>
        </w:rPr>
        <w:lastRenderedPageBreak/>
        <w:t>DAFTAR PUSTAKA</w:t>
      </w:r>
    </w:p>
    <w:p w:rsidR="00913CA8" w:rsidRDefault="00913CA8" w:rsidP="00913CA8">
      <w:pPr>
        <w:pBdr>
          <w:top w:val="nil"/>
          <w:left w:val="nil"/>
          <w:bottom w:val="nil"/>
          <w:right w:val="nil"/>
          <w:between w:val="nil"/>
        </w:pBdr>
        <w:spacing w:after="0" w:line="360" w:lineRule="auto"/>
        <w:rPr>
          <w:rFonts w:ascii="Times New Roman" w:hAnsi="Times New Roman" w:cs="Times New Roman"/>
          <w:b/>
          <w:sz w:val="28"/>
          <w:szCs w:val="28"/>
        </w:rPr>
      </w:pPr>
    </w:p>
    <w:p w:rsidR="00913CA8" w:rsidRPr="00913CA8" w:rsidRDefault="00913CA8" w:rsidP="00913CA8">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913CA8">
        <w:rPr>
          <w:rFonts w:ascii="Times New Roman" w:hAnsi="Times New Roman" w:cs="Times New Roman"/>
          <w:sz w:val="24"/>
        </w:rPr>
        <w:t>Abdurahman, Hasan, dan Asep Ririh Riswaya. “APLIKASI PINJAMAN PEMBAYARAN SECARA KREDIT PADA BANK YUDHA BHAKTI,”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Aini, Anisah. “SISTEM INFORMASI GEOGRAFIS PENGERTIAN DAN APLIKASINYA,”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Andaru, Andry. “PENGERTIAN DATABASE SECARA UMUM,”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Aplikasi Pengolahan Data Perpustakaan pada Badan PPSDMK Kementrian Kesehatan.” </w:t>
      </w:r>
      <w:r w:rsidRPr="00913CA8">
        <w:rPr>
          <w:rFonts w:ascii="Times New Roman" w:hAnsi="Times New Roman" w:cs="Times New Roman"/>
          <w:i/>
          <w:iCs/>
          <w:sz w:val="24"/>
        </w:rPr>
        <w:t>Jurnal Ilmiah Komputasi</w:t>
      </w:r>
      <w:r w:rsidRPr="00913CA8">
        <w:rPr>
          <w:rFonts w:ascii="Times New Roman" w:hAnsi="Times New Roman" w:cs="Times New Roman"/>
          <w:sz w:val="24"/>
        </w:rPr>
        <w:t xml:space="preserve"> 17, no. 4 (1 Desember 2018). https://doi.org/10.32409/jikstik.17.4.248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Arafat, Yasir. “Fleksibilitas Sistem Informasi dari Perspektif Pengguna Dan Pengembang Sistem Informasi.” </w:t>
      </w:r>
      <w:r w:rsidRPr="00913CA8">
        <w:rPr>
          <w:rFonts w:ascii="Times New Roman" w:hAnsi="Times New Roman" w:cs="Times New Roman"/>
          <w:i/>
          <w:iCs/>
          <w:sz w:val="24"/>
        </w:rPr>
        <w:t>ELKHA</w:t>
      </w:r>
      <w:r w:rsidRPr="00913CA8">
        <w:rPr>
          <w:rFonts w:ascii="Times New Roman" w:hAnsi="Times New Roman" w:cs="Times New Roman"/>
          <w:sz w:val="24"/>
        </w:rPr>
        <w:t xml:space="preserve"> 8, no. 1 (18 Januari 2016). https://doi.org/10.26418/elkha.v8i1.1822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Ardyanto, Ervin, Cahyo Purnomo Prasetyo, dan Muhamad Safa. “Rancang Bangun Sistem Informasi Penjualan Alat Tulis Kantor (ATK) Berbasis Desktop Pada Badan Usaha Milik Desa Bersama (BUMDESMA) Kandangan Mandiri,”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Dalimunthe, Nurmaini, dan Cici Ismiati. “ANALISIS TINGKAT KEPUASAN PENGGUNA ONLINE PUBLIC ACCESS CATALOG (OPAC) DENGAN METODE EUCS,” 201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Hendri, Asep Hendri dan Mochammad Arief Sutisna. “Article Desktop Based National Police Commission Activities Information System.” </w:t>
      </w:r>
      <w:r w:rsidRPr="00913CA8">
        <w:rPr>
          <w:rFonts w:ascii="Times New Roman" w:hAnsi="Times New Roman" w:cs="Times New Roman"/>
          <w:i/>
          <w:iCs/>
          <w:sz w:val="24"/>
        </w:rPr>
        <w:t>Jurnal CoSciTech (Computer Science and Information Technology)</w:t>
      </w:r>
      <w:r w:rsidRPr="00913CA8">
        <w:rPr>
          <w:rFonts w:ascii="Times New Roman" w:hAnsi="Times New Roman" w:cs="Times New Roman"/>
          <w:sz w:val="24"/>
        </w:rPr>
        <w:t xml:space="preserve"> 2, no. 1 (15 Juni 2021): 14–23. https://doi.org/10.37859/coscitech.v2i1.2393.</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Huda, Baenil, dan Bayu Priyatna. “Penggunaan Aplikasi Content Manajement System (CMS) Untuk Pengembangan Bisnis Berbasis E-Commerce” 1, no. 2 (2019).</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Mailasari, Mely, dan Erma Delima Sikumbang. “METODE WATERFALL DALAM IMPLEMENTASI APLIKASI PERPUSTAKAAN BERBASIS DEKSTOP.” </w:t>
      </w:r>
      <w:r w:rsidRPr="00913CA8">
        <w:rPr>
          <w:rFonts w:ascii="Times New Roman" w:hAnsi="Times New Roman" w:cs="Times New Roman"/>
          <w:i/>
          <w:iCs/>
          <w:sz w:val="24"/>
        </w:rPr>
        <w:t>SISTEMASI</w:t>
      </w:r>
      <w:r w:rsidRPr="00913CA8">
        <w:rPr>
          <w:rFonts w:ascii="Times New Roman" w:hAnsi="Times New Roman" w:cs="Times New Roman"/>
          <w:sz w:val="24"/>
        </w:rPr>
        <w:t xml:space="preserve"> 8, no. 3 (23 September 2019): 341. https://doi.org/10.32520/stmsi.v8i3.46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Munawaroh, Siti. “Perancangan Sistem Informasi Persediaan Barang,” no. 2 (200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Nopriandi, Helpi. “PERANCANGAN SISTEM INFORMASI REGISTRASI MAHASISWA.” </w:t>
      </w:r>
      <w:r w:rsidRPr="00913CA8">
        <w:rPr>
          <w:rFonts w:ascii="Times New Roman" w:hAnsi="Times New Roman" w:cs="Times New Roman"/>
          <w:i/>
          <w:iCs/>
          <w:sz w:val="24"/>
        </w:rPr>
        <w:t>JURNAL TEKNOLOGI DAN OPEN SOURCE</w:t>
      </w:r>
      <w:r w:rsidRPr="00913CA8">
        <w:rPr>
          <w:rFonts w:ascii="Times New Roman" w:hAnsi="Times New Roman" w:cs="Times New Roman"/>
          <w:sz w:val="24"/>
        </w:rPr>
        <w:t xml:space="preserve"> 1, no. 1 (30 Juni 2018): 73–79. https://doi.org/10.36378/jtos.v1i1.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Nugraha, Fajar. “ANALISA DAN PERANCANGAN SISTEM INFORMASI PERPUSTAKAAN.” </w:t>
      </w:r>
      <w:r w:rsidRPr="00913CA8">
        <w:rPr>
          <w:rFonts w:ascii="Times New Roman" w:hAnsi="Times New Roman" w:cs="Times New Roman"/>
          <w:i/>
          <w:iCs/>
          <w:sz w:val="24"/>
        </w:rPr>
        <w:t>Simetris: Jurnal Teknik Mesin, Elektro dan Ilmu Komputer</w:t>
      </w:r>
      <w:r w:rsidRPr="00913CA8">
        <w:rPr>
          <w:rFonts w:ascii="Times New Roman" w:hAnsi="Times New Roman" w:cs="Times New Roman"/>
          <w:sz w:val="24"/>
        </w:rPr>
        <w:t xml:space="preserve"> 5, no. 1 (1 April 2014): 27–32. https://doi.org/10.24176/simet.v5i1.132.</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Nuristiqomah, Rahmadina Puspa. “PENGEMBANGAN KAMUS ISTILAH BASIS DATA BERBASIS WEBSITE MENGGUNAKAN ALGORITMA COSINE SIMILARITY UNTUK MENINGKATKAN HASIL BELAJAR SISWA” 05 (202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lastRenderedPageBreak/>
        <w:t xml:space="preserve">Nurseptaji, Adi. “IMPLEMENTASI METODE WATERFALL PADA PERANCANGAN SISTEM INFORMASI PERPUSTAKAAN.” </w:t>
      </w:r>
      <w:r w:rsidRPr="00913CA8">
        <w:rPr>
          <w:rFonts w:ascii="Times New Roman" w:hAnsi="Times New Roman" w:cs="Times New Roman"/>
          <w:i/>
          <w:iCs/>
          <w:sz w:val="24"/>
        </w:rPr>
        <w:t>Jurnal Dialektika Informatika (Detika)</w:t>
      </w:r>
      <w:r w:rsidRPr="00913CA8">
        <w:rPr>
          <w:rFonts w:ascii="Times New Roman" w:hAnsi="Times New Roman" w:cs="Times New Roman"/>
          <w:sz w:val="24"/>
        </w:rPr>
        <w:t xml:space="preserve"> 1, no. 2 (24 Mei 2021): 49–57. https://doi.org/10.24176/detika.v1i2.610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Priyanti, Dwi, dan Siska Iriani. “Sistem Informasi Data Penduduk Pada Desa Bogoharjo Kecamatan Ngadirojo Kabupaten Pacitan” 2, no. 4 (2013).</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Putra, Fitra Kasma. “DISAIN DATABASE UNTUK PENGELOLAAN DATA KULIAH KERJA NYATA (KKN) PADA INSTITUT AGAMA ISLAM NEGERI (IAIN) BATUSANGKAR” 2, no. 1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Rahayu, Sri. “MENGENAL PERPUSTAKAAN PERGURUAN TINGGI LEBIH DEKAT,” no. 57 (2017).</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Rahmatullah, Andi Fikri, dan Muhammad Ropianto. “Aplikasi pengorderan Gas pada PT Amartha Anugrah Mandiri Batam Berbasis MySQL,”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agala, Masdiana. “Implementasi Data Warehouse Pada Perpustakaan Universitas Katolik Santo Thomas” 03 (2018).</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Sallaby, Achmad Fikri, dan Indra Kanedi. “Perancangan Sistem Informasi Jadwal Dokter Menggunakan Framework Codeigniter.” </w:t>
      </w:r>
      <w:r w:rsidRPr="00913CA8">
        <w:rPr>
          <w:rFonts w:ascii="Times New Roman" w:hAnsi="Times New Roman" w:cs="Times New Roman"/>
          <w:i/>
          <w:iCs/>
          <w:sz w:val="24"/>
        </w:rPr>
        <w:t>JURNAL MEDIA INFOTAMA</w:t>
      </w:r>
      <w:r w:rsidRPr="00913CA8">
        <w:rPr>
          <w:rFonts w:ascii="Times New Roman" w:hAnsi="Times New Roman" w:cs="Times New Roman"/>
          <w:sz w:val="24"/>
        </w:rPr>
        <w:t xml:space="preserve"> 16, no. 1 (31 Agustus 2020). https://doi.org/10.37676/jmi.v16i1.112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idh, Rahmahwati. “PERANAN BRAINWARE DALAM SISTEM INFORMASI MANAJEMEN,”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imatupang, Intan Khadijah. “PERANAN BRAINWARE DALAM SISTEM INFORMASI MANAJEMEN,”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PERANAN BRAINWARE DALAM SISTEM INFORMASI MANAJEMEN,” t.t.</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Siregar, Helmi Fauzi, dan Melani Melani. “Perancangan Aplikasi Komik Hadist Berbasis Multimedia.” </w:t>
      </w:r>
      <w:r w:rsidRPr="00913CA8">
        <w:rPr>
          <w:rFonts w:ascii="Times New Roman" w:hAnsi="Times New Roman" w:cs="Times New Roman"/>
          <w:i/>
          <w:iCs/>
          <w:sz w:val="24"/>
        </w:rPr>
        <w:t>JURNAL TEKNOLOGI INFORMASI</w:t>
      </w:r>
      <w:r w:rsidRPr="00913CA8">
        <w:rPr>
          <w:rFonts w:ascii="Times New Roman" w:hAnsi="Times New Roman" w:cs="Times New Roman"/>
          <w:sz w:val="24"/>
        </w:rPr>
        <w:t xml:space="preserve"> 2, no. 2 (1 Februari 2019): 113. https://doi.org/10.36294/jurti.v2i2.425.</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 xml:space="preserve">Sudjiman, Paul Eduard, dan Lorina Siregar Sudjiman. “ANALISIS SISTEM INFORMASI MANAJEMEN BERBASIS KOMPUTER DALAM PROSES PENGAMBILAN KEPUTUSAN.” </w:t>
      </w:r>
      <w:r w:rsidRPr="00913CA8">
        <w:rPr>
          <w:rFonts w:ascii="Times New Roman" w:hAnsi="Times New Roman" w:cs="Times New Roman"/>
          <w:i/>
          <w:iCs/>
          <w:sz w:val="24"/>
        </w:rPr>
        <w:t>TeIKa</w:t>
      </w:r>
      <w:r w:rsidRPr="00913CA8">
        <w:rPr>
          <w:rFonts w:ascii="Times New Roman" w:hAnsi="Times New Roman" w:cs="Times New Roman"/>
          <w:sz w:val="24"/>
        </w:rPr>
        <w:t xml:space="preserve"> 8, no. 2 (16 Juni 2020): 55–66. https://doi.org/10.36342/teika.v8i2.2327.</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upriyatna, Adi. “Jurnal Pilar Nusa Mandiri Vol. XII, No.1 Maret 2016,” 2016.</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Syahputra, Abdul Karim, dan Edi Kurniawan. “PERANCANGAN APLIKASI PEMESANAN DAN PEMBAYARAN BERBASIS DESKTOP PADA PERCETAKAN UD. AZKA GEMILANG MENGGUNAKAN METODE PROTOTYPE,” 2018.</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Widary, Ni Luh Ayu. “RANCANG BANGUN SISTEM INFORMASI ADMINISTRASI MANAJEMEN PADA SALON CAPTUS BERBASIS JAVA” 2, no. 8 (2020).</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t>Winanjar, Jajang, dan Deffy Susanti. “RANCANG BANGUN SISTEM INFORMASI ADMINISTRASI DESA BERBASIS WEB MENGGUNAKAN PHP DAN MySQL,” 2021.</w:t>
      </w:r>
    </w:p>
    <w:p w:rsidR="00913CA8" w:rsidRPr="00913CA8" w:rsidRDefault="00913CA8" w:rsidP="00913CA8">
      <w:pPr>
        <w:pStyle w:val="Bibliography"/>
        <w:jc w:val="both"/>
        <w:rPr>
          <w:rFonts w:ascii="Times New Roman" w:hAnsi="Times New Roman" w:cs="Times New Roman"/>
          <w:sz w:val="24"/>
        </w:rPr>
      </w:pPr>
      <w:r w:rsidRPr="00913CA8">
        <w:rPr>
          <w:rFonts w:ascii="Times New Roman" w:hAnsi="Times New Roman" w:cs="Times New Roman"/>
          <w:sz w:val="24"/>
        </w:rPr>
        <w:lastRenderedPageBreak/>
        <w:t>ZAHARA, ZUNIR. “KON SEP DASAR I LMU PERPUSTAKAAN,” 2004.</w:t>
      </w:r>
    </w:p>
    <w:p w:rsidR="00913CA8" w:rsidRPr="00913CA8" w:rsidRDefault="00913CA8" w:rsidP="00913CA8">
      <w:pPr>
        <w:pBdr>
          <w:top w:val="nil"/>
          <w:left w:val="nil"/>
          <w:bottom w:val="nil"/>
          <w:right w:val="nil"/>
          <w:between w:val="nil"/>
        </w:pBd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1042C2" w:rsidRPr="001042C2" w:rsidRDefault="001042C2" w:rsidP="001042C2">
      <w:pPr>
        <w:pStyle w:val="ListParagraph"/>
        <w:spacing w:line="360" w:lineRule="auto"/>
        <w:ind w:left="1080" w:firstLine="360"/>
        <w:jc w:val="both"/>
        <w:rPr>
          <w:rFonts w:ascii="Times New Roman" w:hAnsi="Times New Roman" w:cs="Times New Roman"/>
          <w:sz w:val="24"/>
          <w:szCs w:val="24"/>
        </w:rPr>
      </w:pPr>
    </w:p>
    <w:p w:rsidR="00606CFE" w:rsidRPr="00AF0C7C" w:rsidRDefault="00606CFE" w:rsidP="00606CFE">
      <w:pPr>
        <w:pStyle w:val="ListParagraph"/>
        <w:spacing w:line="360" w:lineRule="auto"/>
        <w:ind w:left="1080"/>
        <w:jc w:val="both"/>
        <w:rPr>
          <w:rFonts w:ascii="Times New Roman" w:hAnsi="Times New Roman" w:cs="Times New Roman"/>
          <w:sz w:val="24"/>
          <w:szCs w:val="24"/>
        </w:rPr>
      </w:pPr>
    </w:p>
    <w:p w:rsidR="009377CC" w:rsidRPr="00CB5CBE" w:rsidRDefault="00CB5CBE" w:rsidP="009377CC">
      <w:pPr>
        <w:pStyle w:val="ListParagraph"/>
        <w:spacing w:line="360" w:lineRule="auto"/>
        <w:ind w:left="1080" w:firstLine="360"/>
        <w:jc w:val="both"/>
        <w:rPr>
          <w:rFonts w:ascii="Times New Roman" w:hAnsi="Times New Roman" w:cs="Times New Roman"/>
          <w:b/>
          <w:sz w:val="24"/>
          <w:szCs w:val="24"/>
        </w:rPr>
      </w:pPr>
      <w:r w:rsidRPr="00CB5CBE">
        <w:rPr>
          <w:rFonts w:ascii="Times New Roman" w:hAnsi="Times New Roman" w:cs="Times New Roman"/>
          <w:b/>
          <w:sz w:val="24"/>
          <w:szCs w:val="24"/>
        </w:rPr>
        <w:t xml:space="preserve">Pengelolaan </w:t>
      </w:r>
      <w:proofErr w:type="gramStart"/>
      <w:r w:rsidRPr="00CB5CBE">
        <w:rPr>
          <w:rFonts w:ascii="Times New Roman" w:hAnsi="Times New Roman" w:cs="Times New Roman"/>
          <w:b/>
          <w:sz w:val="24"/>
          <w:szCs w:val="24"/>
        </w:rPr>
        <w:t>buku ,</w:t>
      </w:r>
      <w:proofErr w:type="gramEnd"/>
      <w:r w:rsidRPr="00CB5CBE">
        <w:rPr>
          <w:rFonts w:ascii="Times New Roman" w:hAnsi="Times New Roman" w:cs="Times New Roman"/>
          <w:b/>
          <w:sz w:val="24"/>
          <w:szCs w:val="24"/>
        </w:rPr>
        <w:t xml:space="preserve"> membe</w:t>
      </w:r>
      <w:r w:rsidR="000479B0">
        <w:rPr>
          <w:rFonts w:ascii="Times New Roman" w:hAnsi="Times New Roman" w:cs="Times New Roman"/>
          <w:b/>
          <w:sz w:val="24"/>
          <w:szCs w:val="24"/>
        </w:rPr>
        <w:t>-</w:t>
      </w:r>
      <w:r w:rsidRPr="00CB5CBE">
        <w:rPr>
          <w:rFonts w:ascii="Times New Roman" w:hAnsi="Times New Roman" w:cs="Times New Roman"/>
          <w:b/>
          <w:sz w:val="24"/>
          <w:szCs w:val="24"/>
        </w:rPr>
        <w:t>rship dan pinjaman .</w:t>
      </w:r>
    </w:p>
    <w:sectPr w:rsidR="009377CC" w:rsidRPr="00CB5CBE" w:rsidSect="00327A2E">
      <w:pgSz w:w="12240" w:h="15840"/>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3872" w:rsidRDefault="005B3872" w:rsidP="00E4763F">
      <w:pPr>
        <w:spacing w:after="0" w:line="240" w:lineRule="auto"/>
      </w:pPr>
      <w:r>
        <w:separator/>
      </w:r>
    </w:p>
  </w:endnote>
  <w:endnote w:type="continuationSeparator" w:id="0">
    <w:p w:rsidR="005B3872" w:rsidRDefault="005B3872" w:rsidP="00E476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3872" w:rsidRDefault="005B3872" w:rsidP="00E4763F">
      <w:pPr>
        <w:spacing w:after="0" w:line="240" w:lineRule="auto"/>
      </w:pPr>
      <w:r>
        <w:separator/>
      </w:r>
    </w:p>
  </w:footnote>
  <w:footnote w:type="continuationSeparator" w:id="0">
    <w:p w:rsidR="005B3872" w:rsidRDefault="005B3872" w:rsidP="00E4763F">
      <w:pPr>
        <w:spacing w:after="0" w:line="240" w:lineRule="auto"/>
      </w:pPr>
      <w:r>
        <w:continuationSeparator/>
      </w:r>
    </w:p>
  </w:footnote>
  <w:footnote w:id="1">
    <w:p w:rsidR="00E4763F" w:rsidRDefault="00E4763F">
      <w:pPr>
        <w:pStyle w:val="FootnoteText"/>
      </w:pPr>
      <w:r>
        <w:rPr>
          <w:rStyle w:val="FootnoteReference"/>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yKPJNI5","properties":{"formattedCitation":"Mely Mailasari dan Erma Delima Sikumbang, \\uc0\\u8220{}METODE WATERFALL DALAM IMPLEMENTASI APLIKASI PERPUSTAKAAN BERBASIS DEKSTOP,\\uc0\\u8221{} {\\i{}SISTEMASI} 8, no. 3 (23 September 2019): 341, https://doi.org/10.32520/stmsi.v8i3.466.","plainCitation":"Mely Mailasari dan Erma Delima Sikumbang, “METODE WATERFALL DALAM IMPLEMENTASI APLIKASI PERPUSTAKAAN BERBASIS DEKSTOP,” SISTEMASI 8, no. 3 (23 September 2019): 341, https://doi.org/10.32520/stmsi.v8i3.466.","noteIndex":1},"citationItems":[{"id":23,"uris":["http://zotero.org/users/local/JtgZL20y/items/FXKNQG9I"],"itemData":{"id":23,"type":"article-journal","abstract":"Untuk meningkatkan minat baca siswa, maka Kementerian Pendidikan dan Kebudayaan (KEMDIKBUD) mengeluarkan program literasi yang diatur dalam Peraturan Menteri Pendidikan dan Kebudayaan (Permendikbud) Nomor 23 Tahun 2015 tentang Penumbuhan Budi Pekerti, yang mengatur mengenai kegiatan membaca buku nonpelajaran sekitar 15 menit sebelum kegiatan belajar mengajar dimulai. Dengan adanya program ini, diharapkan agar perpustakaan yang berada dilingkungan sekolah menjadi lebih hidup. Kegiatan menghidupkan perpustakaan ini, tentunya akan mendorong pengadaan pustaka yang lebih banyak guna memperkaya koleksi perpustakaan, dan meningkatkan aktivitas peminjaman dan pengembalian pustaka. Sistem pendataan yang saat ini digunakan oleh SMP Negeri 12 Bekasi masih menggunakan media buku dan Microsoft Excel sebagai aplikasi (software) pembuat serta pencetak laporan bulanan dan tahunan. Hal ini, mengakibatkan berkurangnya efektivitas dan efisiensi terhadap layanan perpustakaan. Oleh karena itu, diperlukan sistem yang terkomputerisasi dengan menggunakan metode pengembangan perangkat lunak model waterfall. Menggunakan software XAMPP (paket PHP dan MySQL berbasis open source) sebagai database dan iReport 5.6.0 untuk mencetak kartu dan laporan yang diperlukan. Kemudian, mengimplementasikannya kedalam program desktop menggunakan bahasa pemrograman Java dengan software NetBeans IDE 8.1. Dengan adanya program yang terkomputerisasi ini, diharapkan dapat meningkatkan kualitas pelayanan pada perpustakaan SMP Negeri 12 Bekasi.","container-title":"SISTEMASI","DOI":"10.32520/stmsi.v8i3.466","ISSN":"2540-9719, 2302-8149","issue":"3","journalAbbreviation":"SISTEMASI","language":"id","page":"341","source":"DOI.org (Crossref)","title":"METODE WATERFALL DALAM IMPLEMENTASI APLIKASI PERPUSTAKAAN BERBASIS DEKSTOP","volume":"8","author":[{"family":"Mailasari","given":"Mely"},{"family":"Sikumbang","given":"Erma Delima"}],"issued":{"date-parts":[["2019",9,23]]}}}],"schema":"https://github.com/citation-style-language/schema/raw/master/csl-citation.json"} </w:instrText>
      </w:r>
      <w:r>
        <w:rPr>
          <w:rFonts w:ascii="Times New Roman" w:hAnsi="Times New Roman" w:cs="Times New Roman"/>
          <w:sz w:val="24"/>
          <w:szCs w:val="24"/>
        </w:rPr>
        <w:fldChar w:fldCharType="separate"/>
      </w:r>
      <w:r w:rsidRPr="00E4763F">
        <w:rPr>
          <w:rFonts w:ascii="Times New Roman" w:hAnsi="Times New Roman" w:cs="Times New Roman"/>
          <w:sz w:val="24"/>
          <w:szCs w:val="24"/>
        </w:rPr>
        <w:t xml:space="preserve">Mely Mailasari dan Erma Delima Sikumbang, “METODE WATERFALL DALAM IMPLEMENTASI APLIKASI PERPUSTAKAAN BERBASIS DEKSTOP,” </w:t>
      </w:r>
      <w:r w:rsidRPr="00E4763F">
        <w:rPr>
          <w:rFonts w:ascii="Times New Roman" w:hAnsi="Times New Roman" w:cs="Times New Roman"/>
          <w:i/>
          <w:iCs/>
          <w:sz w:val="24"/>
          <w:szCs w:val="24"/>
        </w:rPr>
        <w:t>SISTEMASI</w:t>
      </w:r>
      <w:r w:rsidRPr="00E4763F">
        <w:rPr>
          <w:rFonts w:ascii="Times New Roman" w:hAnsi="Times New Roman" w:cs="Times New Roman"/>
          <w:sz w:val="24"/>
          <w:szCs w:val="24"/>
        </w:rPr>
        <w:t xml:space="preserve"> 8, no. 3 (23 September 2019): 341, https://doi.org/10.32520/stmsi.v8i3.466.</w:t>
      </w:r>
      <w:r>
        <w:rPr>
          <w:rFonts w:ascii="Times New Roman" w:hAnsi="Times New Roman" w:cs="Times New Roman"/>
          <w:sz w:val="24"/>
          <w:szCs w:val="24"/>
        </w:rPr>
        <w:fldChar w:fldCharType="end"/>
      </w:r>
    </w:p>
  </w:footnote>
  <w:footnote w:id="2">
    <w:p w:rsidR="00BF3665" w:rsidRDefault="00BF3665">
      <w:pPr>
        <w:pStyle w:val="FootnoteText"/>
      </w:pPr>
      <w:r>
        <w:rPr>
          <w:rStyle w:val="FootnoteReference"/>
        </w:rPr>
        <w:footnoteRef/>
      </w:r>
      <w:r>
        <w:t xml:space="preserve"> </w:t>
      </w:r>
      <w:r>
        <w:fldChar w:fldCharType="begin"/>
      </w:r>
      <w:r w:rsidR="00913CA8">
        <w:instrText xml:space="preserve"> ADDIN ZOTERO_ITEM CSL_CITATION {"citationID":"5Gz3KE9s","properties":{"formattedCitation":"Siti Munawaroh, \\uc0\\u8220{}Perancangan Sistem Informasi Persediaan Barang,\\uc0\\u8221{} no. 2 (2006).","plainCitation":"Siti Munawaroh, “Perancangan Sistem Informasi Persediaan Barang,” no. 2 (2006).","noteIndex":2},"citationItems":[{"id":74,"uris":["http://zotero.org/users/local/JtgZL20y/items/78AFVHGM"],"itemData":{"id":74,"type":"article-journal","issue":"2","language":"id","source":"Zotero","title":"Perancangan Sistem Informasi Persediaan Barang","author":[{"family":"Munawaroh","given":"Siti"}],"issued":{"date-parts":[["2006"]]}}}],"schema":"https://github.com/citation-style-language/schema/raw/master/csl-citation.json"} </w:instrText>
      </w:r>
      <w:r>
        <w:fldChar w:fldCharType="separate"/>
      </w:r>
      <w:r w:rsidRPr="00BF3665">
        <w:rPr>
          <w:rFonts w:ascii="Calibri" w:hAnsi="Calibri" w:cs="Calibri"/>
          <w:szCs w:val="24"/>
        </w:rPr>
        <w:t>Siti Munawaroh, “Perancangan Sistem Informasi Persediaan Barang,” no. 2 (2006).</w:t>
      </w:r>
      <w:r>
        <w:fldChar w:fldCharType="end"/>
      </w:r>
    </w:p>
  </w:footnote>
  <w:footnote w:id="3">
    <w:p w:rsidR="00BF3665" w:rsidRDefault="00BF3665">
      <w:pPr>
        <w:pStyle w:val="FootnoteText"/>
      </w:pPr>
      <w:r>
        <w:rPr>
          <w:rStyle w:val="FootnoteReference"/>
        </w:rPr>
        <w:footnoteRef/>
      </w:r>
      <w:r>
        <w:t xml:space="preserve"> </w:t>
      </w:r>
      <w:r>
        <w:fldChar w:fldCharType="begin"/>
      </w:r>
      <w:r w:rsidR="00913CA8">
        <w:instrText xml:space="preserve"> ADDIN ZOTERO_ITEM CSL_CITATION {"citationID":"70p7Qgwi","properties":{"formattedCitation":"Rahmahwati Sidh, \\uc0\\u8220{}PERANAN BRAINWARE DALAM SISTEM INFORMASI MANAJEMEN,\\uc0\\u8221{} t.t.","plainCitation":"Rahmahwati Sidh, “PERANAN BRAINWARE DALAM SISTEM INFORMASI MANAJEMEN,” t.t.","noteIndex":3},"citationItems":[{"id":75,"uris":["http://zotero.org/users/local/JtgZL20y/items/YM6PICRH"],"itemData":{"id":75,"type":"article-journal","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language":"id","source":"Zotero","title":"PERANAN BRAINWARE DALAM SISTEM INFORMASI MANAJEMEN","author":[{"family":"Sidh","given":"Rahmahwati"}]}}],"schema":"https://github.com/citation-style-language/schema/raw/master/csl-citation.json"} </w:instrText>
      </w:r>
      <w:r>
        <w:fldChar w:fldCharType="separate"/>
      </w:r>
      <w:r w:rsidRPr="00BF3665">
        <w:rPr>
          <w:rFonts w:ascii="Calibri" w:hAnsi="Calibri" w:cs="Calibri"/>
          <w:szCs w:val="24"/>
        </w:rPr>
        <w:t>Rahmahwati Sidh, “PERANAN BRAINWARE DALAM SISTEM INFORMASI MANAJEMEN,” t.t.</w:t>
      </w:r>
      <w:r>
        <w:fldChar w:fldCharType="end"/>
      </w:r>
    </w:p>
  </w:footnote>
  <w:footnote w:id="4">
    <w:p w:rsidR="008032B1" w:rsidRDefault="008032B1">
      <w:pPr>
        <w:pStyle w:val="FootnoteText"/>
      </w:pPr>
      <w:r>
        <w:rPr>
          <w:rStyle w:val="FootnoteReference"/>
        </w:rPr>
        <w:footnoteRef/>
      </w:r>
      <w:r>
        <w:t xml:space="preserve"> </w:t>
      </w:r>
      <w:r>
        <w:fldChar w:fldCharType="begin"/>
      </w:r>
      <w:r w:rsidR="00913CA8">
        <w:instrText xml:space="preserve"> ADDIN ZOTERO_ITEM CSL_CITATION {"citationID":"N15yi1iv","properties":{"formattedCitation":"Intan Khadijah Simatupang, \\uc0\\u8220{}PERANAN BRAINWARE DALAM SISTEM INFORMASI MANAJEMEN,\\uc0\\u8221{} t.t.","plainCitation":"Intan Khadijah Simatupang, “PERANAN BRAINWARE DALAM SISTEM INFORMASI MANAJEMEN,” t.t.","noteIndex":4},"citationItems":[{"id":79,"uris":["http://zotero.org/users/local/JtgZL20y/items/2TR8EXVM"],"itemData":{"id":79,"type":"article-journal","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language":"id","source":"Zotero","title":"PERANAN BRAINWARE DALAM SISTEM INFORMASI MANAJEMEN","author":[{"family":"Simatupang","given":"Intan Khadijah"}]}}],"schema":"https://github.com/citation-style-language/schema/raw/master/csl-citation.json"} </w:instrText>
      </w:r>
      <w:r>
        <w:fldChar w:fldCharType="separate"/>
      </w:r>
      <w:r w:rsidRPr="008032B1">
        <w:rPr>
          <w:rFonts w:ascii="Calibri" w:hAnsi="Calibri" w:cs="Calibri"/>
          <w:szCs w:val="24"/>
        </w:rPr>
        <w:t>Intan Khadijah Simatupang, “PERANAN BRAINWARE DALAM SISTEM INFORMASI MANAJEMEN,” t.t.</w:t>
      </w:r>
      <w:r>
        <w:fldChar w:fldCharType="end"/>
      </w:r>
    </w:p>
  </w:footnote>
  <w:footnote w:id="5">
    <w:p w:rsidR="00711B18" w:rsidRDefault="00711B18">
      <w:pPr>
        <w:pStyle w:val="FootnoteText"/>
      </w:pPr>
      <w:r>
        <w:rPr>
          <w:rStyle w:val="FootnoteReference"/>
        </w:rPr>
        <w:footnoteRef/>
      </w:r>
      <w:r>
        <w:t xml:space="preserve"> </w:t>
      </w:r>
      <w:r>
        <w:fldChar w:fldCharType="begin"/>
      </w:r>
      <w:r w:rsidR="00913CA8">
        <w:instrText xml:space="preserve"> ADDIN ZOTERO_ITEM CSL_CITATION {"citationID":"86y8egWq","properties":{"formattedCitation":"Anisah Aini, \\uc0\\u8220{}SISTEM INFORMASI GEOGRAFIS PENGERTIAN DAN APLIKASINYA,\\uc0\\u8221{} t.t.","plainCitation":"Anisah Aini, “SISTEM INFORMASI GEOGRAFIS PENGERTIAN DAN APLIKASINYA,” t.t.","noteIndex":5},"citationItems":[{"id":84,"uris":["http://zotero.org/users/local/JtgZL20y/items/6PGSUYMH"],"itemData":{"id":84,"type":"article-journal","language":"id","source":"Zotero","title":"SISTEM INFORMASI GEOGRAFIS PENGERTIAN DAN APLIKASINYA","author":[{"family":"Aini","given":"Anisah"}]}}],"schema":"https://github.com/citation-style-language/schema/raw/master/csl-citation.json"} </w:instrText>
      </w:r>
      <w:r>
        <w:fldChar w:fldCharType="separate"/>
      </w:r>
      <w:r w:rsidRPr="00711B18">
        <w:rPr>
          <w:rFonts w:ascii="Calibri" w:hAnsi="Calibri" w:cs="Calibri"/>
          <w:szCs w:val="24"/>
        </w:rPr>
        <w:t>Anisah Aini, “SISTEM INFORMASI GEOGRAFIS PENGERTIAN DAN APLIKASINYA,” t.t.</w:t>
      </w:r>
      <w:r>
        <w:fldChar w:fldCharType="end"/>
      </w:r>
    </w:p>
  </w:footnote>
  <w:footnote w:id="6">
    <w:p w:rsidR="00711B18" w:rsidRDefault="00711B18">
      <w:pPr>
        <w:pStyle w:val="FootnoteText"/>
      </w:pPr>
      <w:r>
        <w:rPr>
          <w:rStyle w:val="FootnoteReference"/>
        </w:rPr>
        <w:footnoteRef/>
      </w:r>
      <w:r>
        <w:t xml:space="preserve"> </w:t>
      </w:r>
      <w:r>
        <w:fldChar w:fldCharType="begin"/>
      </w:r>
      <w:r w:rsidR="00913CA8">
        <w:instrText xml:space="preserve"> ADDIN ZOTERO_ITEM CSL_CITATION {"citationID":"gr5zWIbf","properties":{"formattedCitation":"Achmad Fikri Sallaby dan Indra Kanedi, \\uc0\\u8220{}Perancangan Sistem Informasi Jadwal Dokter Menggunakan Framework Codeigniter,\\uc0\\u8221{} {\\i{}JURNAL MEDIA INFOTAMA} 16, no. 1 (31 Agustus 2020), https://doi.org/10.37676/jmi.v16i1.1121.","plainCitation":"Achmad Fikri Sallaby dan Indra Kanedi, “Perancangan Sistem Informasi Jadwal Dokter Menggunakan Framework Codeigniter,” JURNAL MEDIA INFOTAMA 16, no. 1 (31 Agustus 2020), https://doi.org/10.37676/jmi.v16i1.1121.","noteIndex":6},"citationItems":[{"id":82,"uris":["http://zotero.org/users/local/JtgZL20y/items/T4AR59MX"],"itemData":{"id":82,"type":"article-journal","abstract":"One form of teaching materials interactive is module interactive. Interactive module is a unified learning, setting designed to help students individually in achieving the purposes of study. This study aims to develop interactive module on the subjects of integrated IPA class VIII. The research method used is research development with stages of designing, production, evaluation, and analyzing data by percentage. The results of this study indicate that media is learning to interactive module developed on the subjects of integrated IPA class VIII is feasible for use in learning by teachers and students. Based on several stages of trial, the learning media is categorized valid with the level of feasibility of 82% with good criteria. This research is expected to be a medium of learning on the subjects of integrated IPA class VIII and can be useful for teachers, students, and advanced researchers.","container-title":"JURNAL MEDIA INFOTAMA","DOI":"10.37676/jmi.v16i1.1121","ISSN":"2723-4673, 1858-2680","issue":"1","journalAbbreviation":"J. n.a Infotama","language":"id","source":"DOI.org (Crossref)","title":"Perancangan Sistem Informasi Jadwal Dokter Menggunakan Framework Codeigniter","URL":"https://jurnal.unived.ac.id/index.php/jmi/article/view/1121","volume":"16","author":[{"family":"Sallaby","given":"Achmad Fikri"},{"family":"Kanedi","given":"Indra"}],"accessed":{"date-parts":[["2024",5,24]]},"issued":{"date-parts":[["2020",8,31]]}}}],"schema":"https://github.com/citation-style-language/schema/raw/master/csl-citation.json"} </w:instrText>
      </w:r>
      <w:r>
        <w:fldChar w:fldCharType="separate"/>
      </w:r>
      <w:r w:rsidRPr="00711B18">
        <w:rPr>
          <w:rFonts w:ascii="Calibri" w:hAnsi="Calibri" w:cs="Calibri"/>
          <w:szCs w:val="24"/>
        </w:rPr>
        <w:t xml:space="preserve">Achmad Fikri Sallaby dan Indra Kanedi, “Perancangan Sistem Informasi Jadwal Dokter Menggunakan Framework Codeigniter,” </w:t>
      </w:r>
      <w:r w:rsidRPr="00711B18">
        <w:rPr>
          <w:rFonts w:ascii="Calibri" w:hAnsi="Calibri" w:cs="Calibri"/>
          <w:i/>
          <w:iCs/>
          <w:szCs w:val="24"/>
        </w:rPr>
        <w:t>JURNAL MEDIA INFOTAMA</w:t>
      </w:r>
      <w:r w:rsidRPr="00711B18">
        <w:rPr>
          <w:rFonts w:ascii="Calibri" w:hAnsi="Calibri" w:cs="Calibri"/>
          <w:szCs w:val="24"/>
        </w:rPr>
        <w:t xml:space="preserve"> 16, no. 1 (31 Agustus 2020), https://doi.org/10.37676/jmi.v16i1.1121.</w:t>
      </w:r>
      <w:r>
        <w:fldChar w:fldCharType="end"/>
      </w:r>
    </w:p>
  </w:footnote>
  <w:footnote w:id="7">
    <w:p w:rsidR="00EF7500" w:rsidRDefault="00EF7500">
      <w:pPr>
        <w:pStyle w:val="FootnoteText"/>
      </w:pPr>
      <w:r>
        <w:rPr>
          <w:rStyle w:val="FootnoteReference"/>
        </w:rPr>
        <w:footnoteRef/>
      </w:r>
      <w:r>
        <w:t xml:space="preserve"> </w:t>
      </w:r>
      <w:r>
        <w:fldChar w:fldCharType="begin"/>
      </w:r>
      <w:r w:rsidR="00913CA8">
        <w:instrText xml:space="preserve"> ADDIN ZOTERO_ITEM CSL_CITATION {"citationID":"1iRirj92","properties":{"formattedCitation":"Intan Khadijah Simatupang, \\uc0\\u8220{}PERANAN BRAINWARE DALAM SISTEM INFORMASI MANAJEMEN,\\uc0\\u8221{} t.t.","plainCitation":"Intan Khadijah Simatupang, “PERANAN BRAINWARE DALAM SISTEM INFORMASI MANAJEMEN,” t.t.","noteIndex":7},"citationItems":[{"id":91,"uris":["http://zotero.org/users/local/JtgZL20y/items/YJNTDKYA"],"itemData":{"id":91,"type":"article-journal","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language":"id","source":"Zotero","title":"PERANAN BRAINWARE DALAM SISTEM INFORMASI MANAJEMEN","author":[{"family":"Simatupang","given":"Intan Khadijah"}]}}],"schema":"https://github.com/citation-style-language/schema/raw/master/csl-citation.json"} </w:instrText>
      </w:r>
      <w:r>
        <w:fldChar w:fldCharType="separate"/>
      </w:r>
      <w:r w:rsidRPr="00EF7500">
        <w:rPr>
          <w:rFonts w:ascii="Calibri" w:hAnsi="Calibri" w:cs="Calibri"/>
          <w:szCs w:val="24"/>
        </w:rPr>
        <w:t>Intan Khadijah Simatupang, “PERANAN BRAINWARE DALAM SISTEM INFORMASI MANAJEMEN,” t.t.</w:t>
      </w:r>
      <w:r>
        <w:fldChar w:fldCharType="end"/>
      </w:r>
    </w:p>
  </w:footnote>
  <w:footnote w:id="8">
    <w:p w:rsidR="00EF7500" w:rsidRDefault="00EF7500">
      <w:pPr>
        <w:pStyle w:val="FootnoteText"/>
      </w:pPr>
      <w:r>
        <w:rPr>
          <w:rStyle w:val="FootnoteReference"/>
        </w:rPr>
        <w:footnoteRef/>
      </w:r>
      <w:r>
        <w:t xml:space="preserve"> </w:t>
      </w:r>
      <w:r>
        <w:fldChar w:fldCharType="begin"/>
      </w:r>
      <w:r w:rsidR="00913CA8">
        <w:instrText xml:space="preserve"> ADDIN ZOTERO_ITEM CSL_CITATION {"citationID":"OnLYf6WQ","properties":{"formattedCitation":"Paul Eduard Sudjiman dan Lorina Siregar Sudjiman, \\uc0\\u8220{}ANALISIS SISTEM INFORMASI MANAJEMEN BERBASIS KOMPUTER DALAM PROSES PENGAMBILAN KEPUTUSAN,\\uc0\\u8221{} {\\i{}TeIKa} 8, no. 2 (16 Juni 2020): 55\\uc0\\u8211{}66, https://doi.org/10.36342/teika.v8i2.2327.","plainCitation":"Paul Eduard Sudjiman dan Lorina Siregar Sudjiman, “ANALISIS SISTEM INFORMASI MANAJEMEN BERBASIS KOMPUTER DALAM PROSES PENGAMBILAN KEPUTUSAN,” TeIKa 8, no. 2 (16 Juni 2020): 55–66, https://doi.org/10.36342/teika.v8i2.2327.","noteIndex":8},"citationItems":[{"id":89,"uris":["http://zotero.org/users/local/JtgZL20y/items/8S5ZY98A"],"itemData":{"id":89,"type":"article-journal","abstract":"Information System Computer-based management means that computers play an important role in a management information system. Organizational success is closely related to technical competence, organizational ability to carry out adaptions to the external and internal environment. Amid the rapid development of technology, the use of Management Information System is the right choice for processing quality information resources. The role of management requires the dissemination and use of efficient sources to achieve a goal, thus helping the management function with the receipt of information quickly and precisely. Then a good management information system is needed to support organizational goals. Management Information System that are accurate and effective, in reality are always related to the term computer-based or information processing based on computer. In each process information is needed which is partly generated by the management information system. Information generated by information system with special analysis is very useful for organizational needs and decisions taken at each level of management. Thus the purpose of the establishment of a management information system (SIM) is that the organization provides data and information that useful in making management decision, both concerning management and routine and strategic decisions.","container-title":"TeIKa","DOI":"10.36342/teika.v8i2.2327","ISSN":"2338-5979, 1979-6439","issue":"2","journalAbbreviation":"TeIKa","language":"id","page":"55-66","source":"DOI.org (Crossref)","title":"ANALISIS SISTEM INFORMASI MANAJEMEN BERBASIS KOMPUTER DALAM PROSES PENGAMBILAN KEPUTUSAN","volume":"8","author":[{"family":"Sudjiman","given":"Paul Eduard"},{"family":"Sudjiman","given":"Lorina Siregar"}],"issued":{"date-parts":[["2020",6,16]]}}}],"schema":"https://github.com/citation-style-language/schema/raw/master/csl-citation.json"} </w:instrText>
      </w:r>
      <w:r>
        <w:fldChar w:fldCharType="separate"/>
      </w:r>
      <w:r w:rsidRPr="00EF7500">
        <w:rPr>
          <w:rFonts w:ascii="Calibri" w:hAnsi="Calibri" w:cs="Calibri"/>
          <w:szCs w:val="24"/>
        </w:rPr>
        <w:t xml:space="preserve">Paul Eduard Sudjiman dan Lorina Siregar Sudjiman, “ANALISIS SISTEM INFORMASI MANAJEMEN BERBASIS KOMPUTER DALAM PROSES PENGAMBILAN KEPUTUSAN,” </w:t>
      </w:r>
      <w:r w:rsidRPr="00EF7500">
        <w:rPr>
          <w:rFonts w:ascii="Calibri" w:hAnsi="Calibri" w:cs="Calibri"/>
          <w:i/>
          <w:iCs/>
          <w:szCs w:val="24"/>
        </w:rPr>
        <w:t>TeIKa</w:t>
      </w:r>
      <w:r w:rsidRPr="00EF7500">
        <w:rPr>
          <w:rFonts w:ascii="Calibri" w:hAnsi="Calibri" w:cs="Calibri"/>
          <w:szCs w:val="24"/>
        </w:rPr>
        <w:t xml:space="preserve"> 8, no. 2 (16 Juni 2020): 55–66, https://doi.org/10.36342/teika.v8i2.2327.</w:t>
      </w:r>
      <w:r>
        <w:fldChar w:fldCharType="end"/>
      </w:r>
    </w:p>
  </w:footnote>
  <w:footnote w:id="9">
    <w:p w:rsidR="00650A53" w:rsidRDefault="00650A53">
      <w:pPr>
        <w:pStyle w:val="FootnoteText"/>
      </w:pPr>
      <w:r>
        <w:rPr>
          <w:rStyle w:val="FootnoteReference"/>
        </w:rPr>
        <w:footnoteRef/>
      </w:r>
      <w:r>
        <w:t xml:space="preserve"> </w:t>
      </w:r>
      <w:r>
        <w:fldChar w:fldCharType="begin"/>
      </w:r>
      <w:r w:rsidR="00913CA8">
        <w:instrText xml:space="preserve"> ADDIN ZOTERO_ITEM CSL_CITATION {"citationID":"eIZJBCs1","properties":{"formattedCitation":"Helpi Nopriandi, \\uc0\\u8220{}PERANCANGAN SISTEM INFORMASI REGISTRASI MAHASISWA,\\uc0\\u8221{} {\\i{}JURNAL TEKNOLOGI DAN OPEN SOURCE} 1, no. 1 (30 Juni 2018): 73\\uc0\\u8211{}79, https://doi.org/10.36378/jtos.v1i1.1.","plainCitation":"Helpi Nopriandi, “PERANCANGAN SISTEM INFORMASI REGISTRASI MAHASISWA,” JURNAL TEKNOLOGI DAN OPEN SOURCE 1, no. 1 (30 Juni 2018): 73–79, https://doi.org/10.36378/jtos.v1i1.1.","noteIndex":9},"citationItems":[{"id":92,"uris":["http://zotero.org/users/local/JtgZL20y/items/PV6WFVBD"],"itemData":{"id":92,"type":"article-journal","abstract":"Implementation of appropriate information systems in universities can be a competitive power (competitive advantage) for universities to exist. Almost certainly this time, colleges that do not have a touch of information technology slowly but surely will be abandoned by prospective students. In this research methods in research reports that is data collection and direct observation on the processing of student registration information system as well as interviews with the administration that is still manual in processing student data. Therefore created a new information system using Visual Basic Program, This aims to address the problem of processing student registration information system at High School especially in the administration section, to obtain an advantage in providing information quickly and precisely in processing student data.","container-title":"JURNAL TEKNOLOGI DAN OPEN SOURCE","DOI":"10.36378/jtos.v1i1.1","ISSN":"2622-1659, 2655-7592","issue":"1","journalAbbreviation":"JTOS","license":"http://creativecommons.org/licenses/by-nc-nd/4.0","page":"73-79","source":"DOI.org (Crossref)","title":"PERANCANGAN SISTEM INFORMASI REGISTRASI MAHASISWA","volume":"1","author":[{"family":"Nopriandi","given":"Helpi"}],"issued":{"date-parts":[["2018",6,30]]}}}],"schema":"https://github.com/citation-style-language/schema/raw/master/csl-citation.json"} </w:instrText>
      </w:r>
      <w:r>
        <w:fldChar w:fldCharType="separate"/>
      </w:r>
      <w:r w:rsidRPr="00650A53">
        <w:rPr>
          <w:rFonts w:ascii="Calibri" w:hAnsi="Calibri" w:cs="Calibri"/>
          <w:szCs w:val="24"/>
        </w:rPr>
        <w:t xml:space="preserve">Helpi Nopriandi, “PERANCANGAN SISTEM INFORMASI REGISTRASI MAHASISWA,” </w:t>
      </w:r>
      <w:r w:rsidRPr="00650A53">
        <w:rPr>
          <w:rFonts w:ascii="Calibri" w:hAnsi="Calibri" w:cs="Calibri"/>
          <w:i/>
          <w:iCs/>
          <w:szCs w:val="24"/>
        </w:rPr>
        <w:t>JURNAL TEKNOLOGI DAN OPEN SOURCE</w:t>
      </w:r>
      <w:r w:rsidRPr="00650A53">
        <w:rPr>
          <w:rFonts w:ascii="Calibri" w:hAnsi="Calibri" w:cs="Calibri"/>
          <w:szCs w:val="24"/>
        </w:rPr>
        <w:t xml:space="preserve"> 1, no. 1 (30 Juni 2018): 73–79, https://doi.org/10.36378/jtos.v1i1.1.</w:t>
      </w:r>
      <w:r>
        <w:fldChar w:fldCharType="end"/>
      </w:r>
    </w:p>
  </w:footnote>
  <w:footnote w:id="10">
    <w:p w:rsidR="00650A53" w:rsidRDefault="00650A53">
      <w:pPr>
        <w:pStyle w:val="FootnoteText"/>
      </w:pPr>
      <w:r>
        <w:rPr>
          <w:rStyle w:val="FootnoteReference"/>
        </w:rPr>
        <w:footnoteRef/>
      </w:r>
      <w:r>
        <w:t xml:space="preserve"> </w:t>
      </w:r>
      <w:r>
        <w:fldChar w:fldCharType="begin"/>
      </w:r>
      <w:r w:rsidR="00913CA8">
        <w:instrText xml:space="preserve"> ADDIN ZOTERO_ITEM CSL_CITATION {"citationID":"Z57WGWAr","properties":{"formattedCitation":"Fajar Nugraha, \\uc0\\u8220{}ANALISA DAN PERANCANGAN SISTEM INFORMASI PERPUSTAKAAN,\\uc0\\u8221{} {\\i{}Simetris: Jurnal Teknik Mesin, Elektro dan Ilmu Komputer} 5, no. 1 (1 April 2014): 27\\uc0\\u8211{}32, https://doi.org/10.24176/simet.v5i1.132.","plainCitation":"Fajar Nugraha, “ANALISA DAN PERANCANGAN SISTEM INFORMASI PERPUSTAKAAN,” Simetris: Jurnal Teknik Mesin, Elektro dan Ilmu Komputer 5, no. 1 (1 April 2014): 27–32, https://doi.org/10.24176/simet.v5i1.132.","noteIndex":10},"citationItems":[{"id":97,"uris":["http://zotero.org/users/local/JtgZL20y/items/WF4KZ74S"],"itemData":{"id":97,"type":"article-journal","abstract":"ABSTRAK  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  Kata kunci:  sistem informasi, pelayanan, perpustakaan.","container-title":"Simetris: Jurnal Teknik Mesin, Elektro dan Ilmu Komputer","DOI":"10.24176/simet.v5i1.132","ISSN":"2549-3108, 2252-4983","issue":"1","journalAbbreviation":"Simetris J. Teknik Mesin, Elektro dan Ilmu Komput.","page":"27-32","source":"DOI.org (Crossref)","title":"ANALISA DAN PERANCANGAN SISTEM INFORMASI PERPUSTAKAAN","volume":"5","author":[{"family":"Nugraha","given":"Fajar"}],"issued":{"date-parts":[["2014",4,1]]}}}],"schema":"https://github.com/citation-style-language/schema/raw/master/csl-citation.json"} </w:instrText>
      </w:r>
      <w:r>
        <w:fldChar w:fldCharType="separate"/>
      </w:r>
      <w:r w:rsidRPr="00650A53">
        <w:rPr>
          <w:rFonts w:ascii="Calibri" w:hAnsi="Calibri" w:cs="Calibri"/>
          <w:szCs w:val="24"/>
        </w:rPr>
        <w:t xml:space="preserve">Fajar Nugraha, “ANALISA DAN PERANCANGAN SISTEM INFORMASI PERPUSTAKAAN,” </w:t>
      </w:r>
      <w:r w:rsidRPr="00650A53">
        <w:rPr>
          <w:rFonts w:ascii="Calibri" w:hAnsi="Calibri" w:cs="Calibri"/>
          <w:i/>
          <w:iCs/>
          <w:szCs w:val="24"/>
        </w:rPr>
        <w:t>Simetris: Jurnal Teknik Mesin, Elektro dan Ilmu Komputer</w:t>
      </w:r>
      <w:r w:rsidRPr="00650A53">
        <w:rPr>
          <w:rFonts w:ascii="Calibri" w:hAnsi="Calibri" w:cs="Calibri"/>
          <w:szCs w:val="24"/>
        </w:rPr>
        <w:t xml:space="preserve"> 5, no. 1 (1 April 2014): 27–32, https://doi.org/10.24176/simet.v5i1.132.</w:t>
      </w:r>
      <w:r>
        <w:fldChar w:fldCharType="end"/>
      </w:r>
    </w:p>
  </w:footnote>
  <w:footnote w:id="11">
    <w:p w:rsidR="00650A53" w:rsidRDefault="00650A53">
      <w:pPr>
        <w:pStyle w:val="FootnoteText"/>
      </w:pPr>
      <w:r>
        <w:rPr>
          <w:rStyle w:val="FootnoteReference"/>
        </w:rPr>
        <w:footnoteRef/>
      </w:r>
      <w:r>
        <w:t xml:space="preserve"> </w:t>
      </w:r>
      <w:r>
        <w:fldChar w:fldCharType="begin"/>
      </w:r>
      <w:r w:rsidR="00913CA8">
        <w:instrText xml:space="preserve"> ADDIN ZOTERO_ITEM CSL_CITATION {"citationID":"j6LS5kqD","properties":{"formattedCitation":"Yasir Arafat, \\uc0\\u8220{}Fleksibilitas Sistem Informasi dari Perspektif Pengguna Dan Pengembang Sistem Informasi,\\uc0\\u8221{} {\\i{}ELKHA} 8, no. 1 (18 Januari 2016), https://doi.org/10.26418/elkha.v8i1.18226.","plainCitation":"Yasir Arafat, “Fleksibilitas Sistem Informasi dari Perspektif Pengguna Dan Pengembang Sistem Informasi,” ELKHA 8, no. 1 (18 Januari 2016), https://doi.org/10.26418/elkha.v8i1.18226.","noteIndex":11},"citationItems":[{"id":95,"uris":["http://zotero.org/users/local/JtgZL20y/items/V6APN9K5"],"itemData":{"id":95,"type":"article-journal","abstract":"Sistem informasi (SI) ditujukan untuk mendukung pelaksanaan proses bisnis suatu unit organisasi. Untuk meningkatkan kinerja proses bisnis dapat didekati dengan meningkatkan efisiensi dan efektivitas dari sistem informasi pendukungnya. Salah satu faktor penting untuk meningkatkan kinerja sistem informasi adalah dengan menggunakan asas fleksibilitas pada sistem informasi tersebut.","container-title":"ELKHA","DOI":"10.26418/elkha.v8i1.18226","ISSN":"2580-6807, 1858-1463","issue":"1","journalAbbreviation":"ELKHA","language":"id","source":"DOI.org (Crossref)","title":"Fleksibilitas Sistem Informasi dari Perspektif Pengguna Dan Pengembang Sistem Informasi","URL":"http://jurnal.untan.ac.id/index.php/Elkha/article/view/18226","volume":"8","author":[{"family":"Arafat","given":"Yasir"}],"accessed":{"date-parts":[["2024",5,24]]},"issued":{"date-parts":[["2016",1,18]]}}}],"schema":"https://github.com/citation-style-language/schema/raw/master/csl-citation.json"} </w:instrText>
      </w:r>
      <w:r>
        <w:fldChar w:fldCharType="separate"/>
      </w:r>
      <w:r w:rsidRPr="00650A53">
        <w:rPr>
          <w:rFonts w:ascii="Calibri" w:hAnsi="Calibri" w:cs="Calibri"/>
          <w:szCs w:val="24"/>
        </w:rPr>
        <w:t xml:space="preserve">Yasir Arafat, “Fleksibilitas Sistem Informasi dari Perspektif Pengguna Dan Pengembang Sistem Informasi,” </w:t>
      </w:r>
      <w:r w:rsidRPr="00650A53">
        <w:rPr>
          <w:rFonts w:ascii="Calibri" w:hAnsi="Calibri" w:cs="Calibri"/>
          <w:i/>
          <w:iCs/>
          <w:szCs w:val="24"/>
        </w:rPr>
        <w:t>ELKHA</w:t>
      </w:r>
      <w:r w:rsidRPr="00650A53">
        <w:rPr>
          <w:rFonts w:ascii="Calibri" w:hAnsi="Calibri" w:cs="Calibri"/>
          <w:szCs w:val="24"/>
        </w:rPr>
        <w:t xml:space="preserve"> 8, no. 1 (18 Januari 2016), https://doi.org/10.26418/elkha.v8i1.18226.</w:t>
      </w:r>
      <w:r>
        <w:fldChar w:fldCharType="end"/>
      </w:r>
    </w:p>
  </w:footnote>
  <w:footnote w:id="12">
    <w:p w:rsidR="00D317A4" w:rsidRDefault="00D317A4">
      <w:pPr>
        <w:pStyle w:val="FootnoteText"/>
      </w:pPr>
      <w:r>
        <w:rPr>
          <w:rStyle w:val="FootnoteReference"/>
        </w:rPr>
        <w:footnoteRef/>
      </w:r>
      <w:r>
        <w:t xml:space="preserve"> </w:t>
      </w:r>
      <w:r>
        <w:fldChar w:fldCharType="begin"/>
      </w:r>
      <w:r w:rsidR="00913CA8">
        <w:instrText xml:space="preserve"> ADDIN ZOTERO_ITEM CSL_CITATION {"citationID":"TTDHPzkx","properties":{"formattedCitation":"Simatupang, \\uc0\\u8220{}PERANAN BRAINWARE DALAM SISTEM INFORMASI MANAJEMEN,\\uc0\\u8221{} t.t.","plainCitation":"Simatupang, “PERANAN BRAINWARE DALAM SISTEM INFORMASI MANAJEMEN,” t.t.","noteIndex":12},"citationItems":[{"id":91,"uris":["http://zotero.org/users/local/JtgZL20y/items/YJNTDKYA"],"itemData":{"id":91,"type":"article-journal","abstract":"Management information system depends on the components in generating information systems that fit their needs. Gaps in the implementation of these components will be resulting in less accurate information, less detailed, less precise and less relevant time will result in errors in decision-making at the company or organization. Hence the need for a deep understanding of the components in the management of information systems in particular brainware is expected to produce valuable information in order for the company or organization in order to obtain sustainable competitive advantages.","language":"id","source":"Zotero","title":"PERANAN BRAINWARE DALAM SISTEM INFORMASI MANAJEMEN","author":[{"family":"Simatupang","given":"Intan Khadijah"}]}}],"schema":"https://github.com/citation-style-language/schema/raw/master/csl-citation.json"} </w:instrText>
      </w:r>
      <w:r>
        <w:fldChar w:fldCharType="separate"/>
      </w:r>
      <w:r w:rsidRPr="00D317A4">
        <w:rPr>
          <w:rFonts w:ascii="Calibri" w:hAnsi="Calibri" w:cs="Calibri"/>
          <w:szCs w:val="24"/>
        </w:rPr>
        <w:t>Simatupang, “PERANAN BRAINWARE DALAM SISTEM INFORMASI MANAJEMEN,” t.t.</w:t>
      </w:r>
      <w:r>
        <w:fldChar w:fldCharType="end"/>
      </w:r>
    </w:p>
  </w:footnote>
  <w:footnote w:id="13">
    <w:p w:rsidR="006C02B8" w:rsidRDefault="006C02B8">
      <w:pPr>
        <w:pStyle w:val="FootnoteText"/>
      </w:pPr>
      <w:r>
        <w:rPr>
          <w:rStyle w:val="FootnoteReference"/>
        </w:rPr>
        <w:footnoteRef/>
      </w:r>
      <w:r>
        <w:t xml:space="preserve"> </w:t>
      </w:r>
      <w:r>
        <w:fldChar w:fldCharType="begin"/>
      </w:r>
      <w:r w:rsidR="00913CA8">
        <w:instrText xml:space="preserve"> ADDIN ZOTERO_ITEM CSL_CITATION {"citationID":"j1vyUz9w","properties":{"formattedCitation":"Sri Rahayu, \\uc0\\u8220{}MENGENAL PERPUSTAKAAN PERGURUAN TINGGI LEBIH DEKAT,\\uc0\\u8221{} no. 57 (2017).","plainCitation":"Sri Rahayu, “MENGENAL PERPUSTAKAAN PERGURUAN TINGGI LEBIH DEKAT,” no. 57 (2017).","noteIndex":13},"citationItems":[{"id":100,"uris":["http://zotero.org/users/local/JtgZL20y/items/XQHKZ47I"],"itemData":{"id":100,"type":"article-journal","issue":"57","language":"id","source":"Zotero","title":"MENGENAL PERPUSTAKAAN PERGURUAN TINGGI LEBIH DEKAT","author":[{"family":"Rahayu","given":"Sri"}],"issued":{"date-parts":[["2017"]]}}}],"schema":"https://github.com/citation-style-language/schema/raw/master/csl-citation.json"} </w:instrText>
      </w:r>
      <w:r>
        <w:fldChar w:fldCharType="separate"/>
      </w:r>
      <w:r w:rsidRPr="006C02B8">
        <w:rPr>
          <w:rFonts w:ascii="Calibri" w:hAnsi="Calibri" w:cs="Calibri"/>
          <w:szCs w:val="24"/>
        </w:rPr>
        <w:t>Sri Rahayu, “MENGENAL PERPUSTAKAAN PERGURUAN TINGGI LEBIH DEKAT,” no. 57 (2017).</w:t>
      </w:r>
      <w:r>
        <w:fldChar w:fldCharType="end"/>
      </w:r>
    </w:p>
  </w:footnote>
  <w:footnote w:id="14">
    <w:p w:rsidR="009B059A" w:rsidRDefault="009B059A">
      <w:pPr>
        <w:pStyle w:val="FootnoteText"/>
      </w:pPr>
      <w:r>
        <w:rPr>
          <w:rStyle w:val="FootnoteReference"/>
        </w:rPr>
        <w:footnoteRef/>
      </w:r>
      <w:r>
        <w:t xml:space="preserve"> </w:t>
      </w:r>
      <w:r>
        <w:fldChar w:fldCharType="begin"/>
      </w:r>
      <w:r w:rsidR="00913CA8">
        <w:instrText xml:space="preserve"> ADDIN ZOTERO_ITEM CSL_CITATION {"citationID":"Ni9J6CTn","properties":{"formattedCitation":"ZUNIR ZAHARA, \\uc0\\u8220{}KON SEP DASAR I LMU PERPUSTAKAAN,\\uc0\\u8221{} 2004.","plainCitation":"ZUNIR ZAHARA, “KON SEP DASAR I LMU PERPUSTAKAAN,” 2004.","noteIndex":14},"citationItems":[{"id":102,"uris":["http://zotero.org/users/local/JtgZL20y/items/FIQC33DJ"],"itemData":{"id":102,"type":"article-journal","title":"KON SEP DASAR I LMU PERPUSTAKAAN","author":[{"family":"ZAHARA","given":"ZUNIR"}],"issued":{"date-parts":[["2004"]]}}}],"schema":"https://github.com/citation-style-language/schema/raw/master/csl-citation.json"} </w:instrText>
      </w:r>
      <w:r>
        <w:fldChar w:fldCharType="separate"/>
      </w:r>
      <w:r w:rsidRPr="009B059A">
        <w:rPr>
          <w:rFonts w:ascii="Calibri" w:hAnsi="Calibri" w:cs="Calibri"/>
          <w:szCs w:val="24"/>
        </w:rPr>
        <w:t>ZUNIR ZAHARA, “KON SEP DASAR I LMU PERPUSTAKAAN,” 2004.</w:t>
      </w:r>
      <w:r>
        <w:fldChar w:fldCharType="end"/>
      </w:r>
    </w:p>
  </w:footnote>
  <w:footnote w:id="15">
    <w:p w:rsidR="00802440" w:rsidRDefault="00802440">
      <w:pPr>
        <w:pStyle w:val="FootnoteText"/>
      </w:pPr>
      <w:r>
        <w:rPr>
          <w:rStyle w:val="FootnoteReference"/>
        </w:rPr>
        <w:footnoteRef/>
      </w:r>
      <w:r>
        <w:t xml:space="preserve"> </w:t>
      </w:r>
      <w:r>
        <w:fldChar w:fldCharType="begin"/>
      </w:r>
      <w:r w:rsidR="00913CA8">
        <w:instrText xml:space="preserve"> ADDIN ZOTERO_ITEM CSL_CITATION {"citationID":"0NnXhajA","properties":{"formattedCitation":"Adi Supriyatna, \\uc0\\u8220{}Jurnal Pilar Nusa Mandiri Vol. XII, No.1 Maret 2016,\\uc0\\u8221{} 2016.","plainCitation":"Adi Supriyatna, “Jurnal Pilar Nusa Mandiri Vol. XII, No.1 Maret 2016,” 2016.","noteIndex":15},"citationItems":[{"id":107,"uris":["http://zotero.org/users/local/JtgZL20y/items/FZMPKBAM"],"itemData":{"id":107,"type":"article-journal","abstract":"The school library should be managed properly in order to provide a good service to members, librarians, and leadership in the search for reference. Good service can be seen on the convenience of members to obtain information quickly and accurately. Changes in data processing forms manually to the library, computer-based data processing to be the solution to overcome the delays and difficulties managing detailed information data is a collection of books that exist. With the development of data communications technology, information systems can be built as a school library system library information online (web-based). The purpose of this study is to create a library of web-based information system that can provide information library that is fast, precise, and accurate information to members, librarians, and leadership. The method used in this research is the System Development Life Cycle (SDLC) with the Waterfall model. The waterfall model (waterfall) is often called the linear sequential model (sequential linear) or classic live groove (classic life cycle). The result of the school system web-based information library can help simplify data processing clerk in the library as well as the information generated can be used for decision support that is conducted by the principal.","language":"id","source":"Zotero","title":"Jurnal Pilar Nusa Mandiri Vol. XII, No.1 Maret 2016","author":[{"family":"Supriyatna","given":"Adi"}],"issued":{"date-parts":[["2016"]]}}}],"schema":"https://github.com/citation-style-language/schema/raw/master/csl-citation.json"} </w:instrText>
      </w:r>
      <w:r>
        <w:fldChar w:fldCharType="separate"/>
      </w:r>
      <w:r w:rsidRPr="00802440">
        <w:rPr>
          <w:rFonts w:ascii="Calibri" w:hAnsi="Calibri" w:cs="Calibri"/>
          <w:szCs w:val="24"/>
        </w:rPr>
        <w:t>Adi Supriyatna, “Jurnal Pilar Nusa Mandiri Vol. XII, No.1 Maret 2016,” 2016.</w:t>
      </w:r>
      <w:r>
        <w:fldChar w:fldCharType="end"/>
      </w:r>
    </w:p>
  </w:footnote>
  <w:footnote w:id="16">
    <w:p w:rsidR="00802440" w:rsidRDefault="00802440">
      <w:pPr>
        <w:pStyle w:val="FootnoteText"/>
      </w:pPr>
      <w:r>
        <w:rPr>
          <w:rStyle w:val="FootnoteReference"/>
        </w:rPr>
        <w:footnoteRef/>
      </w:r>
      <w:r>
        <w:t xml:space="preserve"> </w:t>
      </w:r>
      <w:r>
        <w:fldChar w:fldCharType="begin"/>
      </w:r>
      <w:r w:rsidR="00913CA8">
        <w:instrText xml:space="preserve"> ADDIN ZOTERO_ITEM CSL_CITATION {"citationID":"JjM9o58K","properties":{"formattedCitation":"Nurmaini Dalimunthe dan Cici Ismiati, \\uc0\\u8220{}ANALISIS TINGKAT KEPUASAN PENGGUNA ONLINE PUBLIC ACCESS CATALOG (OPAC) DENGAN METODE EUCS,\\uc0\\u8221{} 2016.","plainCitation":"Nurmaini Dalimunthe dan Cici Ismiati, “ANALISIS TINGKAT KEPUASAN PENGGUNA ONLINE PUBLIC ACCESS CATALOG (OPAC) DENGAN METODE EUCS,” 2016.","noteIndex":16},"citationItems":[{"id":108,"uris":["http://zotero.org/users/local/JtgZL20y/items/ETMMGV5Z"],"itemData":{"id":108,"type":"article-journal","language":"id","source":"Zotero","title":"ANALISIS TINGKAT KEPUASAN PENGGUNA ONLINE PUBLIC ACCESS CATALOG (OPAC) DENGAN METODE EUCS","author":[{"family":"Dalimunthe","given":"Nurmaini"},{"family":"Ismiati","given":"Cici"}],"issued":{"date-parts":[["2016"]]}}}],"schema":"https://github.com/citation-style-language/schema/raw/master/csl-citation.json"} </w:instrText>
      </w:r>
      <w:r>
        <w:fldChar w:fldCharType="separate"/>
      </w:r>
      <w:r w:rsidRPr="00802440">
        <w:rPr>
          <w:rFonts w:ascii="Calibri" w:hAnsi="Calibri" w:cs="Calibri"/>
          <w:szCs w:val="24"/>
        </w:rPr>
        <w:t>Nurmaini Dalimunthe dan Cici Ismiati, “ANALISIS TINGKAT KEPUASAN PENGGUNA ONLINE PUBLIC ACCESS CATALOG (OPAC) DENGAN METODE EUCS,” 2016.</w:t>
      </w:r>
      <w:r>
        <w:fldChar w:fldCharType="end"/>
      </w:r>
    </w:p>
  </w:footnote>
  <w:footnote w:id="17">
    <w:p w:rsidR="00802440" w:rsidRDefault="00802440">
      <w:pPr>
        <w:pStyle w:val="FootnoteText"/>
      </w:pPr>
      <w:r>
        <w:rPr>
          <w:rStyle w:val="FootnoteReference"/>
        </w:rPr>
        <w:footnoteRef/>
      </w:r>
      <w:r>
        <w:t xml:space="preserve"> </w:t>
      </w:r>
      <w:r>
        <w:fldChar w:fldCharType="begin"/>
      </w:r>
      <w:r w:rsidR="00913CA8">
        <w:instrText xml:space="preserve"> ADDIN ZOTERO_ITEM CSL_CITATION {"citationID":"v6CuELZ8","properties":{"formattedCitation":"Masdiana Sagala, \\uc0\\u8220{}Implementasi Data Warehouse Pada Perpustakaan Universitas Katolik Santo Thomas\\uc0\\u8221{} 03 (2018).","plainCitation":"Masdiana Sagala, “Implementasi Data Warehouse Pada Perpustakaan Universitas Katolik Santo Thomas” 03 (2018).","noteIndex":17},"citationItems":[{"id":106,"uris":["http://zotero.org/users/local/JtgZL20y/items/DP22BJA9"],"itemData":{"id":106,"type":"article-journal","abstract":"Data warehouse technology is a concept of data processing. Where data data in an institution is distributed and collected in a shelter that will be di though for various purposes. The method used in this research is the implementation of data warehouse. This study aims to implement the concept of data warehouse in the library UNIKA SANTO THOMAS. The results obtained are data from the transaction process is distributed to the data storage database (data warehouse) for report generation..","language":"id","source":"Zotero","title":"Implementasi Data Warehouse Pada Perpustakaan Universitas Katolik Santo Thomas","volume":"03","author":[{"family":"Sagala","given":"Masdiana"}],"issued":{"date-parts":[["2018"]]}}}],"schema":"https://github.com/citation-style-language/schema/raw/master/csl-citation.json"} </w:instrText>
      </w:r>
      <w:r>
        <w:fldChar w:fldCharType="separate"/>
      </w:r>
      <w:r w:rsidRPr="00802440">
        <w:rPr>
          <w:rFonts w:ascii="Calibri" w:hAnsi="Calibri" w:cs="Calibri"/>
          <w:szCs w:val="24"/>
        </w:rPr>
        <w:t>Masdiana Sagala, “Implementasi Data Warehouse Pada Perpustakaan Universitas Katolik Santo Thomas” 03 (2018).</w:t>
      </w:r>
      <w:r>
        <w:fldChar w:fldCharType="end"/>
      </w:r>
    </w:p>
  </w:footnote>
  <w:footnote w:id="18">
    <w:p w:rsidR="00D75085" w:rsidRDefault="00D75085">
      <w:pPr>
        <w:pStyle w:val="FootnoteText"/>
      </w:pPr>
      <w:r>
        <w:rPr>
          <w:rStyle w:val="FootnoteReference"/>
        </w:rPr>
        <w:footnoteRef/>
      </w:r>
      <w:r>
        <w:t xml:space="preserve"> </w:t>
      </w:r>
      <w:r>
        <w:fldChar w:fldCharType="begin"/>
      </w:r>
      <w:r w:rsidR="00913CA8">
        <w:instrText xml:space="preserve"> ADDIN ZOTERO_ITEM CSL_CITATION {"citationID":"LqAeWnhc","properties":{"formattedCitation":"Hasan Abdurahman dan Asep Ririh Riswaya, \\uc0\\u8220{}APLIKASI PINJAMAN PEMBAYARAN SECARA KREDIT PADA BANK YUDHA BHAKTI,\\uc0\\u8221{} t.t.","plainCitation":"Hasan Abdurahman dan Asep Ririh Riswaya, “APLIKASI PINJAMAN PEMBAYARAN SECARA KREDIT PADA BANK YUDHA BHAKTI,” t.t.","noteIndex":18},"citationItems":[{"id":114,"uris":["http://zotero.org/users/local/JtgZL20y/items/SBUBQ7F2"],"itemData":{"id":114,"type":"article-journal","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language":"id","source":"Zotero","title":"APLIKASI PINJAMAN PEMBAYARAN SECARA KREDIT PADA BANK YUDHA BHAKTI","author":[{"family":"Abdurahman","given":"Hasan"},{"family":"Riswaya","given":"Asep Ririh"}]}}],"schema":"https://github.com/citation-style-language/schema/raw/master/csl-citation.json"} </w:instrText>
      </w:r>
      <w:r>
        <w:fldChar w:fldCharType="separate"/>
      </w:r>
      <w:r w:rsidRPr="00D75085">
        <w:rPr>
          <w:rFonts w:ascii="Calibri" w:hAnsi="Calibri" w:cs="Calibri"/>
          <w:szCs w:val="24"/>
        </w:rPr>
        <w:t>Hasan Abdurahman dan Asep Ririh Riswaya, “APLIKASI PINJAMAN PEMBAYARAN SECARA KREDIT PADA BANK YUDHA BHAKTI,” t.t.</w:t>
      </w:r>
      <w:r>
        <w:fldChar w:fldCharType="end"/>
      </w:r>
    </w:p>
  </w:footnote>
  <w:footnote w:id="19">
    <w:p w:rsidR="001D0F47" w:rsidRDefault="001D0F47">
      <w:pPr>
        <w:pStyle w:val="FootnoteText"/>
      </w:pPr>
      <w:r>
        <w:rPr>
          <w:rStyle w:val="FootnoteReference"/>
        </w:rPr>
        <w:footnoteRef/>
      </w:r>
      <w:r>
        <w:t xml:space="preserve"> </w:t>
      </w:r>
      <w:r>
        <w:fldChar w:fldCharType="begin"/>
      </w:r>
      <w:r w:rsidR="00913CA8">
        <w:instrText xml:space="preserve"> ADDIN ZOTERO_ITEM CSL_CITATION {"citationID":"pvE10y8s","properties":{"formattedCitation":"Baenil Huda dan Bayu Priyatna, \\uc0\\u8220{}Penggunaan Aplikasi Content Manajement System (CMS) Untuk Pengembangan Bisnis Berbasis E-Commerce\\uc0\\u8221{} 1, no. 2 (2019).","plainCitation":"Baenil Huda dan Bayu Priyatna, “Penggunaan Aplikasi Content Manajement System (CMS) Untuk Pengembangan Bisnis Berbasis E-Commerce” 1, no. 2 (2019).","noteIndex":19},"citationItems":[{"id":113,"uris":["http://zotero.org/users/local/JtgZL20y/items/Q2DFWBD7"],"itemData":{"id":113,"type":"article-journal","abstract":"The benefit of research is that stalls or kiosks, are not only known to rely on passing buyers or neighbours and can make online sales applications for stalls or kiosks in the community, especially in Karawang Regency. In this study, the method used is the SDLC method with the waterfall model. The results of this study are expected to increase sales of products sold installs or kiosks based on online or e-commerce.","issue":"2","language":"id","source":"Zotero","title":"Penggunaan Aplikasi Content Manajement System (CMS) Untuk Pengembangan Bisnis Berbasis E-Commerce","volume":"1","author":[{"family":"Huda","given":"Baenil"},{"family":"Priyatna","given":"Bayu"}],"issued":{"date-parts":[["2019"]]}}}],"schema":"https://github.com/citation-style-language/schema/raw/master/csl-citation.json"} </w:instrText>
      </w:r>
      <w:r>
        <w:fldChar w:fldCharType="separate"/>
      </w:r>
      <w:r w:rsidRPr="001D0F47">
        <w:rPr>
          <w:rFonts w:ascii="Calibri" w:hAnsi="Calibri" w:cs="Calibri"/>
          <w:szCs w:val="24"/>
        </w:rPr>
        <w:t>Baenil Huda dan Bayu Priyatna, “Penggunaan Aplikasi Content Manajement System (CMS) Untuk Pengembangan Bisnis Berbasis E-Commerce” 1, no. 2 (2019).</w:t>
      </w:r>
      <w:r>
        <w:fldChar w:fldCharType="end"/>
      </w:r>
    </w:p>
  </w:footnote>
  <w:footnote w:id="20">
    <w:p w:rsidR="001D0F47" w:rsidRDefault="001D0F47">
      <w:pPr>
        <w:pStyle w:val="FootnoteText"/>
      </w:pPr>
      <w:r>
        <w:rPr>
          <w:rStyle w:val="FootnoteReference"/>
        </w:rPr>
        <w:footnoteRef/>
      </w:r>
      <w:r>
        <w:t xml:space="preserve"> </w:t>
      </w:r>
      <w:r>
        <w:fldChar w:fldCharType="begin"/>
      </w:r>
      <w:r w:rsidR="00913CA8">
        <w:instrText xml:space="preserve"> ADDIN ZOTERO_ITEM CSL_CITATION {"citationID":"eQutsufh","properties":{"formattedCitation":"Helmi Fauzi Siregar dan Melani Melani, \\uc0\\u8220{}Perancangan Aplikasi Komik Hadist Berbasis Multimedia,\\uc0\\u8221{} {\\i{}JURNAL TEKNOLOGI INFORMASI} 2, no. 2 (1 Februari 2019): 113, https://doi.org/10.36294/jurti.v2i2.425.","plainCitation":"Helmi Fauzi Siregar dan Melani Melani, “Perancangan Aplikasi Komik Hadist Berbasis Multimedia,” JURNAL TEKNOLOGI INFORMASI 2, no. 2 (1 Februari 2019): 113, https://doi.org/10.36294/jurti.v2i2.425.","noteIndex":20},"citationItems":[{"id":112,"uris":["http://zotero.org/users/local/JtgZL20y/items/87QKXKES"],"itemData":{"id":112,"type":"article-journal","abstract":"Abstract - Comics are visual communication media that contain information, ideas, messages that are poured into images as attractive as possible. The combination of comics and hadiths is suitable to be used as an alternative to da'wah media because there are moral and moral messages contained in hadiths. The hadith comic application is made to make it easier for readers to understand the contents of comic stories and minimize the common mistakes that often occur. The method used in making the application is to use PHP. The hadith comic application has the features of presenting comics collaborated with animation, this is so that users listen to the comic storyline correctly and sequentially so as to minimize failure in understanding the core story. Hadist comic applications accompanied by attractive images and color variations make it an interesting application to use especially for teenagers and children. Keywords - Applications, Comics Hadits, Information, Multimedia","container-title":"JURNAL TEKNOLOGI INFORMASI","DOI":"10.36294/jurti.v2i2.425","ISSN":"2615-2738, 2580-7927","issue":"2","journalAbbreviation":"JurTI","language":"id","page":"113","source":"DOI.org (Crossref)","title":"Perancangan Aplikasi Komik Hadist Berbasis Multimedia","volume":"2","author":[{"family":"Siregar","given":"Helmi Fauzi"},{"family":"Melani","given":"Melani"}],"issued":{"date-parts":[["2019",2,1]]}}}],"schema":"https://github.com/citation-style-language/schema/raw/master/csl-citation.json"} </w:instrText>
      </w:r>
      <w:r>
        <w:fldChar w:fldCharType="separate"/>
      </w:r>
      <w:r w:rsidRPr="001D0F47">
        <w:rPr>
          <w:rFonts w:ascii="Calibri" w:hAnsi="Calibri" w:cs="Calibri"/>
          <w:szCs w:val="24"/>
        </w:rPr>
        <w:t xml:space="preserve">Helmi Fauzi Siregar dan Melani Melani, “Perancangan Aplikasi Komik Hadist Berbasis Multimedia,” </w:t>
      </w:r>
      <w:r w:rsidRPr="001D0F47">
        <w:rPr>
          <w:rFonts w:ascii="Calibri" w:hAnsi="Calibri" w:cs="Calibri"/>
          <w:i/>
          <w:iCs/>
          <w:szCs w:val="24"/>
        </w:rPr>
        <w:t>JURNAL TEKNOLOGI INFORMASI</w:t>
      </w:r>
      <w:r w:rsidRPr="001D0F47">
        <w:rPr>
          <w:rFonts w:ascii="Calibri" w:hAnsi="Calibri" w:cs="Calibri"/>
          <w:szCs w:val="24"/>
        </w:rPr>
        <w:t xml:space="preserve"> 2, no. 2 (1 Februari 2019): 113, https://doi.org/10.36294/jurti.v2i2.425.</w:t>
      </w:r>
      <w:r>
        <w:fldChar w:fldCharType="end"/>
      </w:r>
    </w:p>
  </w:footnote>
  <w:footnote w:id="21">
    <w:p w:rsidR="002F5966" w:rsidRDefault="002F5966">
      <w:pPr>
        <w:pStyle w:val="FootnoteText"/>
      </w:pPr>
      <w:r>
        <w:rPr>
          <w:rStyle w:val="FootnoteReference"/>
        </w:rPr>
        <w:footnoteRef/>
      </w:r>
      <w:r>
        <w:t xml:space="preserve"> </w:t>
      </w:r>
      <w:r>
        <w:fldChar w:fldCharType="begin"/>
      </w:r>
      <w:r w:rsidR="00913CA8">
        <w:instrText xml:space="preserve"> ADDIN ZOTERO_ITEM CSL_CITATION {"citationID":"DtflA1vf","properties":{"formattedCitation":"Asep Hendri Hendri dan Mochammad Arief Sutisna, \\uc0\\u8220{}Article Desktop Based National Police Commission Activities Information System,\\uc0\\u8221{} {\\i{}Jurnal CoSciTech (Computer Science and Information Technology)} 2, no. 1 (15 Juni 2021): 14\\uc0\\u8211{}23, https://doi.org/10.37859/coscitech.v2i1.2393.","plainCitation":"Asep Hendri Hendri dan Mochammad Arief Sutisna, “Article Desktop Based National Police Commission Activities Information System,” Jurnal CoSciTech (Computer Science and Information Technology) 2, no. 1 (15 Juni 2021): 14–23, https://doi.org/10.37859/coscitech.v2i1.2393.","noteIndex":21},"citationItems":[{"id":122,"uris":["http://zotero.org/users/local/JtgZL20y/items/WGWWPMK5"],"itemData":{"id":122,"type":"article-journal","abstract":"In the implementation of the activities of the National Police Commission (Kompolnas) every month it is necessary to prepare a monthly report by the Secretariat of the National Police Commission to be reported to the Chair of the National Police, so that it can be used as a benchmark for the implementation of Kompolnas performance. However, making monthly reports is often late and mistaken because there are factors that influence, including: data storage such as official travel administration and irregular activity schedules making it difficult to find data, difficult to monitor ongoing activities, many activities implemented and others. In this regard, a desktop-based information system for the implementation of Kompolnas is required. The research method uses Research and Development to create a desktop-based Kompolnas activity information system. Meanwhile, the data teaching technique used literature study and field study (interview and document examination). Then the system development method used is the waterfall method which has several stages, namely: needs analysis, system design, coding &amp; testing, program implementation, and maintenance. The research resulted in a supporting information system for compiling a monthly report on Kompolnas activities because data on Kompolnas activities such as reference documents, orders, materials, photos / videos, are easy to input and can be viewed, downloaded and printed. In doing so, it can realize a paperless office, thus giving the printer paper, ink and time.","container-title":"Jurnal CoSciTech (Computer Science and Information Technology)","DOI":"10.37859/coscitech.v2i1.2393","ISSN":"2723-5661, 2723-567X","issue":"1","journalAbbreviation":"CoSciTech","language":"id","page":"14-23","source":"DOI.org (Crossref)","title":"Article Desktop Based National Police Commission Activities Information System","volume":"2","author":[{"family":"Hendri","given":"Asep Hendri"},{"literal":"Mochammad Arief Sutisna"}],"issued":{"date-parts":[["2021",6,15]]}}}],"schema":"https://github.com/citation-style-language/schema/raw/master/csl-citation.json"} </w:instrText>
      </w:r>
      <w:r>
        <w:fldChar w:fldCharType="separate"/>
      </w:r>
      <w:r w:rsidRPr="002F5966">
        <w:rPr>
          <w:rFonts w:ascii="Calibri" w:hAnsi="Calibri" w:cs="Calibri"/>
          <w:szCs w:val="24"/>
        </w:rPr>
        <w:t xml:space="preserve">Asep Hendri Hendri dan Mochammad Arief Sutisna, “Article Desktop Based National Police Commission Activities Information System,” </w:t>
      </w:r>
      <w:r w:rsidRPr="002F5966">
        <w:rPr>
          <w:rFonts w:ascii="Calibri" w:hAnsi="Calibri" w:cs="Calibri"/>
          <w:i/>
          <w:iCs/>
          <w:szCs w:val="24"/>
        </w:rPr>
        <w:t>Jurnal CoSciTech (Computer Science and Information Technology)</w:t>
      </w:r>
      <w:r w:rsidRPr="002F5966">
        <w:rPr>
          <w:rFonts w:ascii="Calibri" w:hAnsi="Calibri" w:cs="Calibri"/>
          <w:szCs w:val="24"/>
        </w:rPr>
        <w:t xml:space="preserve"> 2, no. 1 (15 Juni 2021): 14–23, https://doi.org/10.37859/coscitech.v2i1.2393.</w:t>
      </w:r>
      <w:r>
        <w:fldChar w:fldCharType="end"/>
      </w:r>
    </w:p>
  </w:footnote>
  <w:footnote w:id="22">
    <w:p w:rsidR="002F5966" w:rsidRDefault="002F5966">
      <w:pPr>
        <w:pStyle w:val="FootnoteText"/>
      </w:pPr>
      <w:r>
        <w:rPr>
          <w:rStyle w:val="FootnoteReference"/>
        </w:rPr>
        <w:footnoteRef/>
      </w:r>
      <w:r>
        <w:t xml:space="preserve"> </w:t>
      </w:r>
      <w:r>
        <w:fldChar w:fldCharType="begin"/>
      </w:r>
      <w:r w:rsidR="00913CA8">
        <w:instrText xml:space="preserve"> ADDIN ZOTERO_ITEM CSL_CITATION {"citationID":"5SlssG1G","properties":{"formattedCitation":"Abdul Karim Syahputra dan Edi Kurniawan, \\uc0\\u8220{}PERANCANGAN APLIKASI PEMESANAN DAN PEMBAYARAN BERBASIS DESKTOP PADA PERCETAKAN UD. AZKA GEMILANG MENGGUNAKAN METODE PROTOTYPE,\\uc0\\u8221{} 2018.","plainCitation":"Abdul Karim Syahputra dan Edi Kurniawan, “PERANCANGAN APLIKASI PEMESANAN DAN PEMBAYARAN BERBASIS DESKTOP PADA PERCETAKAN UD. AZKA GEMILANG MENGGUNAKAN METODE PROTOTYPE,” 2018.","noteIndex":22},"citationItems":[{"id":120,"uris":["http://zotero.org/users/local/JtgZL20y/items/MGGUFTC3"],"itemData":{"id":120,"type":"article-journal","language":"id","source":"Zotero","title":"PERANCANGAN APLIKASI PEMESANAN DAN PEMBAYARAN BERBASIS DESKTOP PADA PERCETAKAN UD. AZKA GEMILANG MENGGUNAKAN METODE PROTOTYPE","author":[{"family":"Syahputra","given":"Abdul Karim"},{"family":"Kurniawan","given":"Edi"}],"issued":{"date-parts":[["2018"]]}}}],"schema":"https://github.com/citation-style-language/schema/raw/master/csl-citation.json"} </w:instrText>
      </w:r>
      <w:r>
        <w:fldChar w:fldCharType="separate"/>
      </w:r>
      <w:r w:rsidRPr="002F5966">
        <w:rPr>
          <w:rFonts w:ascii="Calibri" w:hAnsi="Calibri" w:cs="Calibri"/>
          <w:szCs w:val="24"/>
        </w:rPr>
        <w:t>Abdul Karim Syahputra dan Edi Kurniawan, “PERANCANGAN APLIKASI PEMESANAN DAN PEMBAYARAN BERBASIS DESKTOP PADA PERCETAKAN UD. AZKA GEMILANG MENGGUNAKAN METODE PROTOTYPE,” 2018.</w:t>
      </w:r>
      <w:r>
        <w:fldChar w:fldCharType="end"/>
      </w:r>
    </w:p>
  </w:footnote>
  <w:footnote w:id="23">
    <w:p w:rsidR="002F5966" w:rsidRDefault="002F5966">
      <w:pPr>
        <w:pStyle w:val="FootnoteText"/>
      </w:pPr>
      <w:r>
        <w:rPr>
          <w:rStyle w:val="FootnoteReference"/>
        </w:rPr>
        <w:footnoteRef/>
      </w:r>
      <w:r>
        <w:t xml:space="preserve"> </w:t>
      </w:r>
      <w:r>
        <w:fldChar w:fldCharType="begin"/>
      </w:r>
      <w:r w:rsidR="00913CA8">
        <w:instrText xml:space="preserve"> ADDIN ZOTERO_ITEM CSL_CITATION {"citationID":"WGxi2FXY","properties":{"formattedCitation":"Ervin Ardyanto, Cahyo Purnomo Prasetyo, dan Muhamad Safa, \\uc0\\u8220{}Rancang Bangun Sistem Informasi Penjualan Alat Tulis Kantor (ATK) Berbasis Desktop Pada Badan Usaha Milik Desa Bersama (BUMDESMA) Kandangan Mandiri,\\uc0\\u8221{} t.t.","plainCitation":"Ervin Ardyanto, Cahyo Purnomo Prasetyo, dan Muhamad Safa, “Rancang Bangun Sistem Informasi Penjualan Alat Tulis Kantor (ATK) Berbasis Desktop Pada Badan Usaha Milik Desa Bersama (BUMDESMA) Kandangan Mandiri,” t.t.","noteIndex":23},"citationItems":[{"id":119,"uris":["http://zotero.org/users/local/JtgZL20y/items/UYP9QEJM"],"itemData":{"id":119,"type":"article-journal","abstract":"A company is an organization has profit oriented which is computerized system to collecting, storing, and data processing refers to the processed into useful information. The era of information of technology development is significant progress, meanwhile the effect on sales business development. This research was conducted to determine Sales Information System of Office Stationery (ATK) Based on Desktop in Badan Usaha Milik Desa Bersama (BUMDESMA) Kandangan Mandiri. The data collection methods are used observation and interviews. The sales information system created used VB.Net programming and MySQL database. This information system used waterfall method is a system with sequential it. The result show information system of cashier could made sale transactions faster processing and accurate because of billing can be printed directly after that customer make a payment it and there are no errors in calculated total price of goods. Furthermore, an errors has recorded in the amount of stock of goods can be minimized. The Leaders keeps control stock of goods that running out, view and printed sale transaction report based on the required period. Customers were transaction faster processing because of the customers could be find out the amount of stock of goods by asking the cashier.","language":"id","source":"Zotero","title":"Rancang Bangun Sistem Informasi Penjualan Alat Tulis Kantor (ATK) Berbasis Desktop Pada Badan Usaha Milik Desa Bersama (BUMDESMA) Kandangan Mandiri","author":[{"family":"Ardyanto","given":"Ervin"},{"family":"Prasetyo","given":"Cahyo Purnomo"},{"family":"Safa","given":"Muhamad"}]}}],"schema":"https://github.com/citation-style-language/schema/raw/master/csl-citation.json"} </w:instrText>
      </w:r>
      <w:r>
        <w:fldChar w:fldCharType="separate"/>
      </w:r>
      <w:r w:rsidRPr="002F5966">
        <w:rPr>
          <w:rFonts w:ascii="Calibri" w:hAnsi="Calibri" w:cs="Calibri"/>
          <w:szCs w:val="24"/>
        </w:rPr>
        <w:t>Ervin Ardyanto, Cahyo Purnomo Prasetyo, dan Muhamad Safa, “Rancang Bangun Sistem Informasi Penjualan Alat Tulis Kantor (ATK) Berbasis Desktop Pada Badan Usaha Milik Desa Bersama (BUMDESMA) Kandangan Mandiri,” t.t.</w:t>
      </w:r>
      <w:r>
        <w:fldChar w:fldCharType="end"/>
      </w:r>
    </w:p>
  </w:footnote>
  <w:footnote w:id="24">
    <w:p w:rsidR="009377CC" w:rsidRDefault="009377CC">
      <w:pPr>
        <w:pStyle w:val="FootnoteText"/>
      </w:pPr>
      <w:r>
        <w:rPr>
          <w:rStyle w:val="FootnoteReference"/>
        </w:rPr>
        <w:footnoteRef/>
      </w:r>
      <w:r>
        <w:t xml:space="preserve"> </w:t>
      </w:r>
      <w:r>
        <w:fldChar w:fldCharType="begin"/>
      </w:r>
      <w:r w:rsidR="00913CA8">
        <w:instrText xml:space="preserve"> ADDIN ZOTERO_ITEM CSL_CITATION {"citationID":"JG3GySBc","properties":{"formattedCitation":"Fitra Kasma Putra, \\uc0\\u8220{}DISAIN DATABASE UNTUK PENGELOLAAN DATA KULIAH KERJA NYATA (KKN) PADA INSTITUT AGAMA ISLAM NEGERI (IAIN) BATUSANGKAR\\uc0\\u8221{} 2, no. 1 (t.t.).","plainCitation":"Fitra Kasma Putra, “DISAIN DATABASE UNTUK PENGELOLAAN DATA KULIAH KERJA NYATA (KKN) PADA INSTITUT AGAMA ISLAM NEGERI (IAIN) BATUSANGKAR” 2, no. 1 (t.t.).","noteIndex":24},"citationItems":[{"id":128,"uris":["http://zotero.org/users/local/JtgZL20y/items/BUT4TSUI"],"itemData":{"id":128,"type":"article-journal","issue":"1","language":"id","source":"Zotero","title":"DISAIN DATABASE UNTUK PENGELOLAAN DATA KULIAH KERJA NYATA (KKN) PADA INSTITUT AGAMA ISLAM NEGERI (IAIN) BATUSANGKAR","volume":"2","author":[{"family":"Putra","given":"Fitra Kasma"}]}}],"schema":"https://github.com/citation-style-language/schema/raw/master/csl-citation.json"} </w:instrText>
      </w:r>
      <w:r>
        <w:fldChar w:fldCharType="separate"/>
      </w:r>
      <w:r w:rsidRPr="009377CC">
        <w:rPr>
          <w:rFonts w:ascii="Calibri" w:hAnsi="Calibri" w:cs="Calibri"/>
          <w:szCs w:val="24"/>
        </w:rPr>
        <w:t>Fitra Kasma Putra, “DISAIN DATABASE UNTUK PENGELOLAAN DATA KULIAH KERJA NYATA (KKN) PADA INSTITUT AGAMA ISLAM NEGERI (IAIN) BATUSANGKAR” 2, no. 1 (t.t.).</w:t>
      </w:r>
      <w:r>
        <w:fldChar w:fldCharType="end"/>
      </w:r>
    </w:p>
  </w:footnote>
  <w:footnote w:id="25">
    <w:p w:rsidR="009377CC" w:rsidRDefault="009377CC">
      <w:pPr>
        <w:pStyle w:val="FootnoteText"/>
      </w:pPr>
      <w:r>
        <w:rPr>
          <w:rStyle w:val="FootnoteReference"/>
        </w:rPr>
        <w:footnoteRef/>
      </w:r>
      <w:r>
        <w:t xml:space="preserve"> </w:t>
      </w:r>
      <w:r>
        <w:fldChar w:fldCharType="begin"/>
      </w:r>
      <w:r w:rsidR="00913CA8">
        <w:instrText xml:space="preserve"> ADDIN ZOTERO_ITEM CSL_CITATION {"citationID":"mO8oldFo","properties":{"formattedCitation":"Rahmadina Puspa Nuristiqomah, \\uc0\\u8220{}PENGEMBANGAN KAMUS ISTILAH BASIS DATA BERBASIS WEBSITE MENGGUNAKAN ALGORITMA COSINE SIMILARITY UNTUK MENINGKATKAN HASIL BELAJAR SISWA\\uc0\\u8221{} 05 (2021).","plainCitation":"Rahmadina Puspa Nuristiqomah, “PENGEMBANGAN KAMUS ISTILAH BASIS DATA BERBASIS WEBSITE MENGGUNAKAN ALGORITMA COSINE SIMILARITY UNTUK MENINGKATKAN HASIL BELAJAR SISWA” 05 (2021).","noteIndex":25},"citationItems":[{"id":127,"uris":["http://zotero.org/users/local/JtgZL20y/items/976SMDCA"],"itemData":{"id":127,"type":"article-journal","abstract":"The development of a website-based database term dictionary was developed using cosine similarity algorithm and using the Python language with the Flask framework. A digital dictionary contains database terms and the subject matter of data types in databases. The purpose of this study was to determine the development of a web-based dictionary using the cosine similarity algorithm and to determine the learning outcomes of vocational students, especially the RPL vocational program after using this dictionary. The researcher uses One group pre-test post-test design with the ADDIE application development method (Analyze, Design, Development, Implementation, Evaluation). Based on the research, student responses were very positive in using this learning media. It can be seen from the increase in the average post-test and pre-test scores, student learning outcomes increased after using the database term dictionary.","language":"id","source":"Zotero","title":"PENGEMBANGAN KAMUS ISTILAH BASIS DATA BERBASIS WEBSITE MENGGUNAKAN ALGORITMA COSINE SIMILARITY UNTUK MENINGKATKAN HASIL BELAJAR SISWA","volume":"05","author":[{"family":"Nuristiqomah","given":"Rahmadina Puspa"}],"issued":{"date-parts":[["2021"]]}}}],"schema":"https://github.com/citation-style-language/schema/raw/master/csl-citation.json"} </w:instrText>
      </w:r>
      <w:r>
        <w:fldChar w:fldCharType="separate"/>
      </w:r>
      <w:r w:rsidRPr="009377CC">
        <w:rPr>
          <w:rFonts w:ascii="Calibri" w:hAnsi="Calibri" w:cs="Calibri"/>
          <w:szCs w:val="24"/>
        </w:rPr>
        <w:t>Rahmadina Puspa Nuristiqomah, “PENGEMBANGAN KAMUS ISTILAH BASIS DATA BERBASIS WEBSITE MENGGUNAKAN ALGORITMA COSINE SIMILARITY UNTUK MENINGKATKAN HASIL BELAJAR SISWA” 05 (2021).</w:t>
      </w:r>
      <w:r>
        <w:fldChar w:fldCharType="end"/>
      </w:r>
    </w:p>
  </w:footnote>
  <w:footnote w:id="26">
    <w:p w:rsidR="009377CC" w:rsidRDefault="009377CC">
      <w:pPr>
        <w:pStyle w:val="FootnoteText"/>
      </w:pPr>
      <w:r>
        <w:rPr>
          <w:rStyle w:val="FootnoteReference"/>
        </w:rPr>
        <w:footnoteRef/>
      </w:r>
      <w:r>
        <w:t xml:space="preserve"> </w:t>
      </w:r>
      <w:r>
        <w:fldChar w:fldCharType="begin"/>
      </w:r>
      <w:r w:rsidR="00913CA8">
        <w:instrText xml:space="preserve"> ADDIN ZOTERO_ITEM CSL_CITATION {"citationID":"Cws0n4sI","properties":{"formattedCitation":"Andry Andaru, \\uc0\\u8220{}PENGERTIAN DATABASE SECARA UMUM,\\uc0\\u8221{} t.t.","plainCitation":"Andry Andaru, “PENGERTIAN DATABASE SECARA UMUM,” t.t.","noteIndex":26},"citationItems":[{"id":129,"uris":["http://zotero.org/users/local/JtgZL20y/items/BM4EMGQQ"],"itemData":{"id":129,"type":"article-journal","abstract":"Database atau basis data adalah kumpulan informadi yang disimpan di dalam komputer secara sistematik sehingga dapat diperiksa menggunakan suatu program komputer untuk memperoleh informasi dari basis data tersebut.","language":"id","source":"Zotero","title":"PENGERTIAN DATABASE SECARA UMUM","author":[{"family":"Andaru","given":"Andry"}]}}],"schema":"https://github.com/citation-style-language/schema/raw/master/csl-citation.json"} </w:instrText>
      </w:r>
      <w:r>
        <w:fldChar w:fldCharType="separate"/>
      </w:r>
      <w:r w:rsidRPr="009377CC">
        <w:rPr>
          <w:rFonts w:ascii="Calibri" w:hAnsi="Calibri" w:cs="Calibri"/>
          <w:szCs w:val="24"/>
        </w:rPr>
        <w:t>Andry Andaru, “PENGERTIAN DATABASE SECARA UMUM,” t.t.</w:t>
      </w:r>
      <w:r>
        <w:fldChar w:fldCharType="end"/>
      </w:r>
    </w:p>
  </w:footnote>
  <w:footnote w:id="27">
    <w:p w:rsidR="00AF0C7C" w:rsidRDefault="00AF0C7C">
      <w:pPr>
        <w:pStyle w:val="FootnoteText"/>
      </w:pPr>
      <w:r>
        <w:rPr>
          <w:rStyle w:val="FootnoteReference"/>
        </w:rPr>
        <w:footnoteRef/>
      </w:r>
      <w:r>
        <w:t xml:space="preserve"> </w:t>
      </w:r>
      <w:r>
        <w:fldChar w:fldCharType="begin"/>
      </w:r>
      <w:r w:rsidR="00913CA8">
        <w:instrText xml:space="preserve"> ADDIN ZOTERO_ITEM CSL_CITATION {"citationID":"9vzFRwNX","properties":{"formattedCitation":"Andi Fikri Rahmatullah dan Muhammad Ropianto, \\uc0\\u8220{}Aplikasi pengorderan Gas pada PT Amartha Anugrah Mandiri Batam Berbasis MySQL,\\uc0\\u8221{} t.t.","plainCitation":"Andi Fikri Rahmatullah dan Muhammad Ropianto, “Aplikasi pengorderan Gas pada PT Amartha Anugrah Mandiri Batam Berbasis MySQL,” t.t.","noteIndex":27},"citationItems":[{"id":133,"uris":["http://zotero.org/users/local/JtgZL20y/items/WEWAUZNA"],"itemData":{"id":133,"type":"article-journal","language":"id","source":"Zotero","title":"Aplikasi pengorderan Gas pada PT Amartha Anugrah Mandiri Batam Berbasis MySQL","author":[{"family":"Rahmatullah","given":"Andi Fikri"},{"family":"Ropianto","given":"Muhammad"}]}}],"schema":"https://github.com/citation-style-language/schema/raw/master/csl-citation.json"} </w:instrText>
      </w:r>
      <w:r>
        <w:fldChar w:fldCharType="separate"/>
      </w:r>
      <w:r w:rsidRPr="00AF0C7C">
        <w:rPr>
          <w:rFonts w:ascii="Calibri" w:hAnsi="Calibri" w:cs="Calibri"/>
          <w:szCs w:val="24"/>
        </w:rPr>
        <w:t>Andi Fikri Rahmatullah dan Muhammad Ropianto, “Aplikasi pengorderan Gas pada PT Amartha Anugrah Mandiri Batam Berbasis MySQL,” t.t.</w:t>
      </w:r>
      <w:r>
        <w:fldChar w:fldCharType="end"/>
      </w:r>
    </w:p>
  </w:footnote>
  <w:footnote w:id="28">
    <w:p w:rsidR="00AF0C7C" w:rsidRDefault="00AF0C7C">
      <w:pPr>
        <w:pStyle w:val="FootnoteText"/>
      </w:pPr>
      <w:r>
        <w:rPr>
          <w:rStyle w:val="FootnoteReference"/>
        </w:rPr>
        <w:footnoteRef/>
      </w:r>
      <w:r>
        <w:t xml:space="preserve"> </w:t>
      </w:r>
      <w:r>
        <w:fldChar w:fldCharType="begin"/>
      </w:r>
      <w:r w:rsidR="00913CA8">
        <w:instrText xml:space="preserve"> ADDIN ZOTERO_ITEM CSL_CITATION {"citationID":"sOoSSYZo","properties":{"formattedCitation":"Dwi Priyanti dan Siska Iriani, \\uc0\\u8220{}Sistem Informasi Data Penduduk Pada Desa Bogoharjo Kecamatan Ngadirojo Kabupaten Pacitan\\uc0\\u8221{} 2, no. 4 (2013).","plainCitation":"Dwi Priyanti dan Siska Iriani, “Sistem Informasi Data Penduduk Pada Desa Bogoharjo Kecamatan Ngadirojo Kabupaten Pacitan” 2, no. 4 (2013).","noteIndex":28},"citationItems":[{"id":134,"uris":["http://zotero.org/users/local/JtgZL20y/items/JBES9A8M"],"itemData":{"id":134,"type":"article-journal","abstract":"Bogoharjo Village Officeisthe government agency that is located at Jl. Bogoharjo, Bogoharjo Village,.Currently the village office Bogoharjo using conventiona linformation systems recording data on the population holdinga book which is provided bythe Village, and then recapitulated back to make the population report. The system has many short comings in cluding run sallow for mistakes, take a long timein the search processthe data, andthe reporting process. This researchaims to generate a population of data management information system faster, efficient, effective and efficientat. the Village office Bogoharjo.Gunasupport this research, methods of data collectionby observation, library researchandinter views The results ofthis studyis to facilitate the village office Bogoharjo population data management process, helpingin the process of inputting the data, data retrieval, and reporting population.","issue":"4","language":"id","source":"Zotero","title":"Sistem Informasi Data Penduduk Pada Desa Bogoharjo Kecamatan Ngadirojo Kabupaten Pacitan","volume":"2","author":[{"family":"Priyanti","given":"Dwi"},{"family":"Iriani","given":"Siska"}],"issued":{"date-parts":[["2013"]]}}}],"schema":"https://github.com/citation-style-language/schema/raw/master/csl-citation.json"} </w:instrText>
      </w:r>
      <w:r>
        <w:fldChar w:fldCharType="separate"/>
      </w:r>
      <w:r w:rsidRPr="00AF0C7C">
        <w:rPr>
          <w:rFonts w:ascii="Calibri" w:hAnsi="Calibri" w:cs="Calibri"/>
          <w:szCs w:val="24"/>
        </w:rPr>
        <w:t>Dwi Priyanti dan Siska Iriani, “Sistem Informasi Data Penduduk Pada Desa Bogoharjo Kecamatan Ngadirojo Kabupaten Pacitan” 2, no. 4 (2013).</w:t>
      </w:r>
      <w:r>
        <w:fldChar w:fldCharType="end"/>
      </w:r>
    </w:p>
  </w:footnote>
  <w:footnote w:id="29">
    <w:p w:rsidR="00AF0C7C" w:rsidRDefault="00AF0C7C">
      <w:pPr>
        <w:pStyle w:val="FootnoteText"/>
      </w:pPr>
      <w:r>
        <w:rPr>
          <w:rStyle w:val="FootnoteReference"/>
        </w:rPr>
        <w:footnoteRef/>
      </w:r>
      <w:r>
        <w:t xml:space="preserve"> </w:t>
      </w:r>
      <w:r>
        <w:fldChar w:fldCharType="begin"/>
      </w:r>
      <w:r w:rsidR="00913CA8">
        <w:instrText xml:space="preserve"> ADDIN ZOTERO_ITEM CSL_CITATION {"citationID":"askCMEHA","properties":{"formattedCitation":"Jajang Winanjar dan Deffy Susanti, \\uc0\\u8220{}RANCANG BANGUN SISTEM INFORMASI ADMINISTRASI DESA BERBASIS WEB MENGGUNAKAN PHP DAN MySQL,\\uc0\\u8221{} 2021.","plainCitation":"Jajang Winanjar dan Deffy Susanti, “RANCANG BANGUN SISTEM INFORMASI ADMINISTRASI DESA BERBASIS WEB MENGGUNAKAN PHP DAN MySQL,” 2021.","noteIndex":29},"citationItems":[{"id":135,"uris":["http://zotero.org/users/local/JtgZL20y/items/DZZF68RH"],"itemData":{"id":135,"type":"article-journal","abstract":"This research is motivated by the rapid development of technology, especially in the field of information systems. Sukamulya Village still does not have an adequate Information System to support its services to the community, especially in the field of letter administration. The research method used is the Extreme Programing (XP) method, this method has 4 stages, namely: Planning, Design, Coding and Testing. For data collection methods used are the method of observation and literature methods. The results of this study are in the form of a Village Administration Information System that can support services in Sukamulya Village. From the results of tests carried out by this Information System, it was created using the PHP programming language and Mysql as the database. This Information System can present population data and village letters.","language":"id","source":"Zotero","title":"RANCANG BANGUN SISTEM INFORMASI ADMINISTRASI DESA BERBASIS WEB MENGGUNAKAN PHP DAN MySQL","author":[{"family":"Winanjar","given":"Jajang"},{"family":"Susanti","given":"Deffy"}],"issued":{"date-parts":[["2021"]]}}}],"schema":"https://github.com/citation-style-language/schema/raw/master/csl-citation.json"} </w:instrText>
      </w:r>
      <w:r>
        <w:fldChar w:fldCharType="separate"/>
      </w:r>
      <w:r w:rsidRPr="00AF0C7C">
        <w:rPr>
          <w:rFonts w:ascii="Calibri" w:hAnsi="Calibri" w:cs="Calibri"/>
          <w:szCs w:val="24"/>
        </w:rPr>
        <w:t>Jajang Winanjar dan Deffy Susanti, “RANCANG BANGUN SISTEM INFORMASI ADMINISTRASI DESA BERBASIS WEB MENGGUNAKAN PHP DAN MySQL,” 2021.</w:t>
      </w:r>
      <w:r>
        <w:fldChar w:fldCharType="end"/>
      </w:r>
    </w:p>
  </w:footnote>
  <w:footnote w:id="30">
    <w:p w:rsidR="00FF597D" w:rsidRDefault="00FF597D">
      <w:pPr>
        <w:pStyle w:val="FootnoteText"/>
      </w:pPr>
      <w:r>
        <w:rPr>
          <w:rStyle w:val="FootnoteReference"/>
        </w:rPr>
        <w:footnoteRef/>
      </w:r>
      <w:r>
        <w:t xml:space="preserve"> </w:t>
      </w:r>
      <w:r>
        <w:fldChar w:fldCharType="begin"/>
      </w:r>
      <w:r w:rsidR="00913CA8">
        <w:instrText xml:space="preserve"> ADDIN ZOTERO_ITEM CSL_CITATION {"citationID":"RBI3cVVd","properties":{"formattedCitation":"Ni Luh Ayu Widary, \\uc0\\u8220{}RANCANG BANGUN SISTEM INFORMASI ADMINISTRASI MANAJEMEN PADA SALON CAPTUS BERBASIS JAVA\\uc0\\u8221{} 2, no. 8 (2020).","plainCitation":"Ni Luh Ayu Widary, “RANCANG BANGUN SISTEM INFORMASI ADMINISTRASI MANAJEMEN PADA SALON CAPTUS BERBASIS JAVA” 2, no. 8 (2020).","noteIndex":30},"citationItems":[{"id":141,"uris":["http://zotero.org/users/local/JtgZL20y/items/BAVBX5LR"],"itemData":{"id":141,"type":"article-journal","issue":"8","language":"id","source":"Zotero","title":"RANCANG BANGUN SISTEM INFORMASI ADMINISTRASI MANAJEMEN PADA SALON CAPTUS BERBASIS JAVA","volume":"2","author":[{"family":"Widary","given":"Ni Luh Ayu"}],"issued":{"date-parts":[["2020"]]}}}],"schema":"https://github.com/citation-style-language/schema/raw/master/csl-citation.json"} </w:instrText>
      </w:r>
      <w:r>
        <w:fldChar w:fldCharType="separate"/>
      </w:r>
      <w:r w:rsidRPr="00FF597D">
        <w:rPr>
          <w:rFonts w:ascii="Calibri" w:hAnsi="Calibri" w:cs="Calibri"/>
          <w:szCs w:val="24"/>
        </w:rPr>
        <w:t>Ni Luh Ayu Widary, “RANCANG BANGUN SISTEM INFORMASI ADMINISTRASI MANAJEMEN PADA SALON CAPTUS BERBASIS JAVA” 2, no. 8 (2020).</w:t>
      </w:r>
      <w:r>
        <w:fldChar w:fldCharType="end"/>
      </w:r>
    </w:p>
  </w:footnote>
  <w:footnote w:id="31">
    <w:p w:rsidR="00FF597D" w:rsidRDefault="00FF597D">
      <w:pPr>
        <w:pStyle w:val="FootnoteText"/>
      </w:pPr>
      <w:r>
        <w:rPr>
          <w:rStyle w:val="FootnoteReference"/>
        </w:rPr>
        <w:footnoteRef/>
      </w:r>
      <w:r>
        <w:t xml:space="preserve"> </w:t>
      </w:r>
      <w:r>
        <w:fldChar w:fldCharType="begin"/>
      </w:r>
      <w:r w:rsidR="00913CA8">
        <w:instrText xml:space="preserve"> ADDIN ZOTERO_ITEM CSL_CITATION {"citationID":"iiySafG8","properties":{"formattedCitation":"\\uc0\\u8220{}Aplikasi Pengolahan Data Perpustakaan pada Badan PPSDMK Kementrian Kesehatan,\\uc0\\u8221{} {\\i{}Jurnal Ilmiah Komputasi} 17, no. 4 (1 Desember 2018), https://doi.org/10.32409/jikstik.17.4.2486.","plainCitation":"“Aplikasi Pengolahan Data Perpustakaan pada Badan PPSDMK Kementrian Kesehatan,” Jurnal Ilmiah Komputasi 17, no. 4 (1 Desember 2018), https://doi.org/10.32409/jikstik.17.4.2486.","noteIndex":31},"citationItems":[{"id":140,"uris":["http://zotero.org/users/local/JtgZL20y/items/J66QRGBN"],"itemData":{"id":140,"type":"article-journal","container-title":"Jurnal Ilmiah Komputasi","DOI":"10.32409/jikstik.17.4.2486","ISSN":"14129434, 25497227","issue":"4","journalAbbreviation":"jikstik","language":"id","source":"DOI.org (Crossref)","title":"Aplikasi Pengolahan Data Perpustakaan pada Badan PPSDMK Kementrian Kesehatan","URL":"http://ejournal.jak-stik.ac.id/index.php/komputasi/article/view/2486","volume":"17","accessed":{"date-parts":[["2024",5,24]]},"issued":{"date-parts":[["2018",12,1]]}}}],"schema":"https://github.com/citation-style-language/schema/raw/master/csl-citation.json"} </w:instrText>
      </w:r>
      <w:r>
        <w:fldChar w:fldCharType="separate"/>
      </w:r>
      <w:r w:rsidRPr="00FF597D">
        <w:rPr>
          <w:rFonts w:ascii="Calibri" w:hAnsi="Calibri" w:cs="Calibri"/>
          <w:szCs w:val="24"/>
        </w:rPr>
        <w:t xml:space="preserve">“Aplikasi Pengolahan Data Perpustakaan pada Badan PPSDMK Kementrian Kesehatan,” </w:t>
      </w:r>
      <w:r w:rsidRPr="00FF597D">
        <w:rPr>
          <w:rFonts w:ascii="Calibri" w:hAnsi="Calibri" w:cs="Calibri"/>
          <w:i/>
          <w:iCs/>
          <w:szCs w:val="24"/>
        </w:rPr>
        <w:t>Jurnal Ilmiah Komputasi</w:t>
      </w:r>
      <w:r w:rsidRPr="00FF597D">
        <w:rPr>
          <w:rFonts w:ascii="Calibri" w:hAnsi="Calibri" w:cs="Calibri"/>
          <w:szCs w:val="24"/>
        </w:rPr>
        <w:t xml:space="preserve"> 17, no. 4 (1 Desember 2018), https://doi.org/10.32409/jikstik.17.4.2486.</w:t>
      </w:r>
      <w:r>
        <w:fldChar w:fldCharType="end"/>
      </w:r>
    </w:p>
  </w:footnote>
  <w:footnote w:id="32">
    <w:p w:rsidR="001042C2" w:rsidRDefault="001042C2">
      <w:pPr>
        <w:pStyle w:val="FootnoteText"/>
      </w:pPr>
      <w:r>
        <w:rPr>
          <w:rStyle w:val="FootnoteReference"/>
        </w:rPr>
        <w:footnoteRef/>
      </w:r>
      <w:r>
        <w:t xml:space="preserve"> </w:t>
      </w:r>
      <w:r>
        <w:fldChar w:fldCharType="begin"/>
      </w:r>
      <w:r w:rsidR="00913CA8">
        <w:instrText xml:space="preserve"> ADDIN ZOTERO_ITEM CSL_CITATION {"citationID":"44t6xoRM","properties":{"formattedCitation":"Adi Nurseptaji, \\uc0\\u8220{}IMPLEMENTASI METODE WATERFALL PADA PERANCANGAN SISTEM INFORMASI PERPUSTAKAAN,\\uc0\\u8221{} {\\i{}Jurnal Dialektika Informatika (Detika)} 1, no. 2 (24 Mei 2021): 49\\uc0\\u8211{}57, https://doi.org/10.24176/detika.v1i2.6101.","plainCitation":"Adi Nurseptaji, “IMPLEMENTASI METODE WATERFALL PADA PERANCANGAN SISTEM INFORMASI PERPUSTAKAAN,” Jurnal Dialektika Informatika (Detika) 1, no. 2 (24 Mei 2021): 49–57, https://doi.org/10.24176/detika.v1i2.6101.","noteIndex":32},"citationItems":[{"id":143,"uris":["http://zotero.org/users/local/JtgZL20y/items/9NHUFWBD"],"itemData":{"id":143,"type":"article-journal","abstract":"The Library Information System is a combination through information technology and human activities referring to the interaction between humans and technology in the process of algorithms, data, information and also operating support technology for management in data processing and information so as to produce useful information. At this time library management still often occurs errors, data damage, and difficulty finding data information, such as member data, book data, book borrowing data, book return data and data related to libraries because the management of data and information in libraries is still very conventional. The Library Information System aims to facilitate the processing of data and information in libraries, especially librarians, and to make it easier for book borrowers to receive various information on books in the library. By using the waterfall method which is a classic method that is sequentially systematic in building software starting from the problem analysis stage and system functional requirements analysis, the design stage uses unified modeling language (UML) such as use case diagrams, activity diagrams, sequence diagrams, hypertext preprocessor (PHP) as a programming language, system testing uses blackbox testing and system maintenance. The Library Information System can minimize errors, simplify and accelerate the ability of officers and book borrowers to get the information needed in the library making reports can be more real time, effective and efficient. Library information systems must always be maintained periodically according to user needs.","container-title":"Jurnal Dialektika Informatika (Detika)","DOI":"10.24176/detika.v1i2.6101","ISSN":"2746-2811","issue":"2","journalAbbreviation":"Detika","language":"id","license":"https://creativecommons.org/licenses/by-sa/4.0","page":"49-57","source":"DOI.org (Crossref)","title":"IMPLEMENTASI METODE WATERFALL PADA PERANCANGAN SISTEM INFORMASI PERPUSTAKAAN","volume":"1","author":[{"family":"Nurseptaji","given":"Adi"}],"issued":{"date-parts":[["2021",5,24]]}}}],"schema":"https://github.com/citation-style-language/schema/raw/master/csl-citation.json"} </w:instrText>
      </w:r>
      <w:r>
        <w:fldChar w:fldCharType="separate"/>
      </w:r>
      <w:r w:rsidRPr="001042C2">
        <w:rPr>
          <w:rFonts w:ascii="Calibri" w:hAnsi="Calibri" w:cs="Calibri"/>
          <w:szCs w:val="24"/>
        </w:rPr>
        <w:t xml:space="preserve">Adi Nurseptaji, “IMPLEMENTASI METODE WATERFALL PADA PERANCANGAN SISTEM INFORMASI PERPUSTAKAAN,” </w:t>
      </w:r>
      <w:r w:rsidRPr="001042C2">
        <w:rPr>
          <w:rFonts w:ascii="Calibri" w:hAnsi="Calibri" w:cs="Calibri"/>
          <w:i/>
          <w:iCs/>
          <w:szCs w:val="24"/>
        </w:rPr>
        <w:t>Jurnal Dialektika Informatika (Detika)</w:t>
      </w:r>
      <w:r w:rsidRPr="001042C2">
        <w:rPr>
          <w:rFonts w:ascii="Calibri" w:hAnsi="Calibri" w:cs="Calibri"/>
          <w:szCs w:val="24"/>
        </w:rPr>
        <w:t xml:space="preserve"> 1, no. 2 (24 Mei 2021): 49–57, https://doi.org/10.24176/detika.v1i2.6101.</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D6570"/>
    <w:multiLevelType w:val="hybridMultilevel"/>
    <w:tmpl w:val="7BAE5BD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03691C"/>
    <w:multiLevelType w:val="hybridMultilevel"/>
    <w:tmpl w:val="5764071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E8700A6"/>
    <w:multiLevelType w:val="hybridMultilevel"/>
    <w:tmpl w:val="FD74D95E"/>
    <w:lvl w:ilvl="0" w:tplc="6B24B772">
      <w:start w:val="1"/>
      <w:numFmt w:val="decimal"/>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128C5"/>
    <w:multiLevelType w:val="hybridMultilevel"/>
    <w:tmpl w:val="AD7AC90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11E93891"/>
    <w:multiLevelType w:val="hybridMultilevel"/>
    <w:tmpl w:val="993CFC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A64BFC"/>
    <w:multiLevelType w:val="hybridMultilevel"/>
    <w:tmpl w:val="9FFE48D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18B21316"/>
    <w:multiLevelType w:val="hybridMultilevel"/>
    <w:tmpl w:val="A82646A6"/>
    <w:lvl w:ilvl="0" w:tplc="04090011">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E887262"/>
    <w:multiLevelType w:val="hybridMultilevel"/>
    <w:tmpl w:val="E662CA7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A42CBF"/>
    <w:multiLevelType w:val="hybridMultilevel"/>
    <w:tmpl w:val="CBFE44AE"/>
    <w:lvl w:ilvl="0" w:tplc="387A1D5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2C2325B"/>
    <w:multiLevelType w:val="hybridMultilevel"/>
    <w:tmpl w:val="FAF4090A"/>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424326C"/>
    <w:multiLevelType w:val="hybridMultilevel"/>
    <w:tmpl w:val="467A3B9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99B66AD"/>
    <w:multiLevelType w:val="hybridMultilevel"/>
    <w:tmpl w:val="B17EACD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985867"/>
    <w:multiLevelType w:val="hybridMultilevel"/>
    <w:tmpl w:val="8618DDE2"/>
    <w:lvl w:ilvl="0" w:tplc="8384C90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DB0657C"/>
    <w:multiLevelType w:val="hybridMultilevel"/>
    <w:tmpl w:val="F6360C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0945699"/>
    <w:multiLevelType w:val="hybridMultilevel"/>
    <w:tmpl w:val="AE82516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33E0BC1"/>
    <w:multiLevelType w:val="hybridMultilevel"/>
    <w:tmpl w:val="65A25614"/>
    <w:lvl w:ilvl="0" w:tplc="02468B92">
      <w:start w:val="1"/>
      <w:numFmt w:val="decimal"/>
      <w:lvlText w:val="2.%1"/>
      <w:lvlJc w:val="left"/>
      <w:pPr>
        <w:ind w:left="720" w:hanging="360"/>
      </w:pPr>
      <w:rPr>
        <w:rFonts w:hint="default"/>
      </w:rPr>
    </w:lvl>
    <w:lvl w:ilvl="1" w:tplc="469094AC">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750D0"/>
    <w:multiLevelType w:val="hybridMultilevel"/>
    <w:tmpl w:val="1D28F21C"/>
    <w:lvl w:ilvl="0" w:tplc="CF7ECB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A633141"/>
    <w:multiLevelType w:val="hybridMultilevel"/>
    <w:tmpl w:val="B4A0084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3BDD3CD9"/>
    <w:multiLevelType w:val="hybridMultilevel"/>
    <w:tmpl w:val="032859D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40D72CD"/>
    <w:multiLevelType w:val="hybridMultilevel"/>
    <w:tmpl w:val="F2568400"/>
    <w:lvl w:ilvl="0" w:tplc="66F0619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42166E8"/>
    <w:multiLevelType w:val="hybridMultilevel"/>
    <w:tmpl w:val="313A0966"/>
    <w:lvl w:ilvl="0" w:tplc="58FAEB3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B930EC7"/>
    <w:multiLevelType w:val="hybridMultilevel"/>
    <w:tmpl w:val="1E5E872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4BF53BFD"/>
    <w:multiLevelType w:val="hybridMultilevel"/>
    <w:tmpl w:val="25BA9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4E1952"/>
    <w:multiLevelType w:val="hybridMultilevel"/>
    <w:tmpl w:val="D1DEAB5C"/>
    <w:lvl w:ilvl="0" w:tplc="5EA40EE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F0F47E1"/>
    <w:multiLevelType w:val="hybridMultilevel"/>
    <w:tmpl w:val="68AC2C08"/>
    <w:lvl w:ilvl="0" w:tplc="04090011">
      <w:start w:val="1"/>
      <w:numFmt w:val="decimal"/>
      <w:lvlText w:val="%1)"/>
      <w:lvlJc w:val="left"/>
      <w:pPr>
        <w:ind w:left="2160" w:hanging="360"/>
      </w:pPr>
    </w:lvl>
    <w:lvl w:ilvl="1" w:tplc="04090011">
      <w:start w:val="1"/>
      <w:numFmt w:val="decimal"/>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51C66F38"/>
    <w:multiLevelType w:val="hybridMultilevel"/>
    <w:tmpl w:val="4E2C655C"/>
    <w:lvl w:ilvl="0" w:tplc="4F607F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8980A0A"/>
    <w:multiLevelType w:val="hybridMultilevel"/>
    <w:tmpl w:val="930C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333E6B"/>
    <w:multiLevelType w:val="hybridMultilevel"/>
    <w:tmpl w:val="FC8049D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48B64BD"/>
    <w:multiLevelType w:val="hybridMultilevel"/>
    <w:tmpl w:val="D5BAE8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535D1C"/>
    <w:multiLevelType w:val="hybridMultilevel"/>
    <w:tmpl w:val="9EFE1C4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6D3F6A11"/>
    <w:multiLevelType w:val="hybridMultilevel"/>
    <w:tmpl w:val="A410703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EE5123D"/>
    <w:multiLevelType w:val="hybridMultilevel"/>
    <w:tmpl w:val="64C2C08C"/>
    <w:lvl w:ilvl="0" w:tplc="95B491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F51506E"/>
    <w:multiLevelType w:val="hybridMultilevel"/>
    <w:tmpl w:val="4B3CCEA2"/>
    <w:lvl w:ilvl="0" w:tplc="605629E8">
      <w:start w:val="1"/>
      <w:numFmt w:val="decimal"/>
      <w:lvlText w:val="1.%1"/>
      <w:lvlJc w:val="center"/>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F2135A"/>
    <w:multiLevelType w:val="hybridMultilevel"/>
    <w:tmpl w:val="2CB45CDE"/>
    <w:lvl w:ilvl="0" w:tplc="605629E8">
      <w:start w:val="1"/>
      <w:numFmt w:val="decimal"/>
      <w:lvlText w:val="1.%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7C10292"/>
    <w:multiLevelType w:val="hybridMultilevel"/>
    <w:tmpl w:val="7A1A9AB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8B91475"/>
    <w:multiLevelType w:val="multilevel"/>
    <w:tmpl w:val="FD7635BC"/>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7DB43713"/>
    <w:multiLevelType w:val="hybridMultilevel"/>
    <w:tmpl w:val="093466F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15:restartNumberingAfterBreak="0">
    <w:nsid w:val="7EAA1FC8"/>
    <w:multiLevelType w:val="hybridMultilevel"/>
    <w:tmpl w:val="EAECF24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FA7779E"/>
    <w:multiLevelType w:val="hybridMultilevel"/>
    <w:tmpl w:val="FEF83752"/>
    <w:lvl w:ilvl="0" w:tplc="F37EB74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
  </w:num>
  <w:num w:numId="3">
    <w:abstractNumId w:val="32"/>
  </w:num>
  <w:num w:numId="4">
    <w:abstractNumId w:val="35"/>
  </w:num>
  <w:num w:numId="5">
    <w:abstractNumId w:val="26"/>
  </w:num>
  <w:num w:numId="6">
    <w:abstractNumId w:val="33"/>
  </w:num>
  <w:num w:numId="7">
    <w:abstractNumId w:val="34"/>
  </w:num>
  <w:num w:numId="8">
    <w:abstractNumId w:val="37"/>
  </w:num>
  <w:num w:numId="9">
    <w:abstractNumId w:val="11"/>
  </w:num>
  <w:num w:numId="10">
    <w:abstractNumId w:val="1"/>
  </w:num>
  <w:num w:numId="11">
    <w:abstractNumId w:val="7"/>
  </w:num>
  <w:num w:numId="12">
    <w:abstractNumId w:val="14"/>
  </w:num>
  <w:num w:numId="13">
    <w:abstractNumId w:val="4"/>
  </w:num>
  <w:num w:numId="14">
    <w:abstractNumId w:val="15"/>
  </w:num>
  <w:num w:numId="15">
    <w:abstractNumId w:val="27"/>
  </w:num>
  <w:num w:numId="16">
    <w:abstractNumId w:val="6"/>
  </w:num>
  <w:num w:numId="17">
    <w:abstractNumId w:val="24"/>
  </w:num>
  <w:num w:numId="18">
    <w:abstractNumId w:val="5"/>
  </w:num>
  <w:num w:numId="19">
    <w:abstractNumId w:val="21"/>
  </w:num>
  <w:num w:numId="20">
    <w:abstractNumId w:val="29"/>
  </w:num>
  <w:num w:numId="21">
    <w:abstractNumId w:val="3"/>
  </w:num>
  <w:num w:numId="22">
    <w:abstractNumId w:val="36"/>
  </w:num>
  <w:num w:numId="23">
    <w:abstractNumId w:val="17"/>
  </w:num>
  <w:num w:numId="24">
    <w:abstractNumId w:val="9"/>
  </w:num>
  <w:num w:numId="25">
    <w:abstractNumId w:val="10"/>
  </w:num>
  <w:num w:numId="26">
    <w:abstractNumId w:val="13"/>
  </w:num>
  <w:num w:numId="27">
    <w:abstractNumId w:val="0"/>
  </w:num>
  <w:num w:numId="28">
    <w:abstractNumId w:val="28"/>
  </w:num>
  <w:num w:numId="29">
    <w:abstractNumId w:val="38"/>
  </w:num>
  <w:num w:numId="30">
    <w:abstractNumId w:val="31"/>
  </w:num>
  <w:num w:numId="31">
    <w:abstractNumId w:val="8"/>
  </w:num>
  <w:num w:numId="32">
    <w:abstractNumId w:val="30"/>
  </w:num>
  <w:num w:numId="33">
    <w:abstractNumId w:val="12"/>
  </w:num>
  <w:num w:numId="34">
    <w:abstractNumId w:val="18"/>
  </w:num>
  <w:num w:numId="35">
    <w:abstractNumId w:val="20"/>
  </w:num>
  <w:num w:numId="36">
    <w:abstractNumId w:val="16"/>
  </w:num>
  <w:num w:numId="37">
    <w:abstractNumId w:val="19"/>
  </w:num>
  <w:num w:numId="38">
    <w:abstractNumId w:val="25"/>
  </w:num>
  <w:num w:numId="3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7A2E"/>
    <w:rsid w:val="00010275"/>
    <w:rsid w:val="000479B0"/>
    <w:rsid w:val="000A620F"/>
    <w:rsid w:val="000B303F"/>
    <w:rsid w:val="000C5EAA"/>
    <w:rsid w:val="000C71E5"/>
    <w:rsid w:val="000D49B1"/>
    <w:rsid w:val="000D5DB1"/>
    <w:rsid w:val="001042C2"/>
    <w:rsid w:val="00154FA7"/>
    <w:rsid w:val="001B4351"/>
    <w:rsid w:val="001D0F47"/>
    <w:rsid w:val="002001AE"/>
    <w:rsid w:val="00204762"/>
    <w:rsid w:val="0020591C"/>
    <w:rsid w:val="00266D23"/>
    <w:rsid w:val="00277075"/>
    <w:rsid w:val="002974E7"/>
    <w:rsid w:val="002A7546"/>
    <w:rsid w:val="002F5966"/>
    <w:rsid w:val="003274B6"/>
    <w:rsid w:val="00327A2E"/>
    <w:rsid w:val="00347E69"/>
    <w:rsid w:val="003638BD"/>
    <w:rsid w:val="003A02C1"/>
    <w:rsid w:val="003D6B90"/>
    <w:rsid w:val="00452ABA"/>
    <w:rsid w:val="004652F4"/>
    <w:rsid w:val="004A69F7"/>
    <w:rsid w:val="004C201E"/>
    <w:rsid w:val="0055016F"/>
    <w:rsid w:val="005B3872"/>
    <w:rsid w:val="005F483D"/>
    <w:rsid w:val="00600AE1"/>
    <w:rsid w:val="00606CFE"/>
    <w:rsid w:val="00650A53"/>
    <w:rsid w:val="006B04BC"/>
    <w:rsid w:val="006C02B8"/>
    <w:rsid w:val="006E2545"/>
    <w:rsid w:val="007042A1"/>
    <w:rsid w:val="00711B18"/>
    <w:rsid w:val="00775C18"/>
    <w:rsid w:val="007E015A"/>
    <w:rsid w:val="00802440"/>
    <w:rsid w:val="008032B1"/>
    <w:rsid w:val="0082690F"/>
    <w:rsid w:val="00846060"/>
    <w:rsid w:val="008732E0"/>
    <w:rsid w:val="00882B91"/>
    <w:rsid w:val="008A2695"/>
    <w:rsid w:val="008F6FBF"/>
    <w:rsid w:val="00913CA8"/>
    <w:rsid w:val="009377CC"/>
    <w:rsid w:val="009530A2"/>
    <w:rsid w:val="009548DF"/>
    <w:rsid w:val="009B059A"/>
    <w:rsid w:val="009E6B86"/>
    <w:rsid w:val="00A9445D"/>
    <w:rsid w:val="00AC0504"/>
    <w:rsid w:val="00AC78EB"/>
    <w:rsid w:val="00AD723F"/>
    <w:rsid w:val="00AF0C7C"/>
    <w:rsid w:val="00AF2C60"/>
    <w:rsid w:val="00AF6191"/>
    <w:rsid w:val="00B82B6C"/>
    <w:rsid w:val="00BB40A5"/>
    <w:rsid w:val="00BC697F"/>
    <w:rsid w:val="00BF3665"/>
    <w:rsid w:val="00C5173E"/>
    <w:rsid w:val="00C84BB2"/>
    <w:rsid w:val="00CA3BD6"/>
    <w:rsid w:val="00CB5CBE"/>
    <w:rsid w:val="00D317A4"/>
    <w:rsid w:val="00D41FA0"/>
    <w:rsid w:val="00D75085"/>
    <w:rsid w:val="00DB5461"/>
    <w:rsid w:val="00DE5F7C"/>
    <w:rsid w:val="00DF784F"/>
    <w:rsid w:val="00E01E95"/>
    <w:rsid w:val="00E4763F"/>
    <w:rsid w:val="00E82034"/>
    <w:rsid w:val="00EF7500"/>
    <w:rsid w:val="00F24A68"/>
    <w:rsid w:val="00F661C2"/>
    <w:rsid w:val="00F923AD"/>
    <w:rsid w:val="00FD5A6B"/>
    <w:rsid w:val="00FF1DEE"/>
    <w:rsid w:val="00FF59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2CE391-EA9C-4ABE-8561-3E71CF58F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4A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10275"/>
    <w:pPr>
      <w:ind w:left="720"/>
      <w:contextualSpacing/>
    </w:pPr>
  </w:style>
  <w:style w:type="paragraph" w:styleId="FootnoteText">
    <w:name w:val="footnote text"/>
    <w:basedOn w:val="Normal"/>
    <w:link w:val="FootnoteTextChar"/>
    <w:uiPriority w:val="99"/>
    <w:semiHidden/>
    <w:unhideWhenUsed/>
    <w:rsid w:val="00E476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4763F"/>
    <w:rPr>
      <w:sz w:val="20"/>
      <w:szCs w:val="20"/>
    </w:rPr>
  </w:style>
  <w:style w:type="character" w:styleId="FootnoteReference">
    <w:name w:val="footnote reference"/>
    <w:basedOn w:val="DefaultParagraphFont"/>
    <w:uiPriority w:val="99"/>
    <w:semiHidden/>
    <w:unhideWhenUsed/>
    <w:rsid w:val="00E4763F"/>
    <w:rPr>
      <w:vertAlign w:val="superscript"/>
    </w:rPr>
  </w:style>
  <w:style w:type="table" w:styleId="TableGrid">
    <w:name w:val="Table Grid"/>
    <w:basedOn w:val="TableNormal"/>
    <w:uiPriority w:val="39"/>
    <w:rsid w:val="00C84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13CA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107AD6C-EAE9-4DEC-B7E3-0476C2A17314}" type="doc">
      <dgm:prSet loTypeId="urn:microsoft.com/office/officeart/2008/layout/HorizontalMultiLevelHierarchy" loCatId="hierarchy" qsTypeId="urn:microsoft.com/office/officeart/2005/8/quickstyle/simple1" qsCatId="simple" csTypeId="urn:microsoft.com/office/officeart/2005/8/colors/accent1_1" csCatId="accent1" phldr="1"/>
      <dgm:spPr/>
      <dgm:t>
        <a:bodyPr/>
        <a:lstStyle/>
        <a:p>
          <a:endParaRPr lang="en-US"/>
        </a:p>
      </dgm:t>
    </dgm:pt>
    <dgm:pt modelId="{CBB05617-DB25-4CBC-82BD-0C2BB1289804}">
      <dgm:prSet phldrT="[Text]"/>
      <dgm:spPr/>
      <dgm:t>
        <a:bodyPr/>
        <a:lstStyle/>
        <a:p>
          <a:r>
            <a:rPr lang="en-US" b="1"/>
            <a:t>PEMBUATAN APLIKASI PERPUSTAKAAN</a:t>
          </a:r>
        </a:p>
      </dgm:t>
    </dgm:pt>
    <dgm:pt modelId="{AEDCB06D-9D0B-473C-BB55-7F13DCE0A72E}" type="parTrans" cxnId="{3BB58602-52D5-427E-BDF5-C8B4936F23FA}">
      <dgm:prSet/>
      <dgm:spPr/>
      <dgm:t>
        <a:bodyPr/>
        <a:lstStyle/>
        <a:p>
          <a:endParaRPr lang="en-US" b="1"/>
        </a:p>
      </dgm:t>
    </dgm:pt>
    <dgm:pt modelId="{B450C25C-9EAD-4817-B2D3-25764AB1DCC4}" type="sibTrans" cxnId="{3BB58602-52D5-427E-BDF5-C8B4936F23FA}">
      <dgm:prSet/>
      <dgm:spPr/>
      <dgm:t>
        <a:bodyPr/>
        <a:lstStyle/>
        <a:p>
          <a:endParaRPr lang="en-US" b="1"/>
        </a:p>
      </dgm:t>
    </dgm:pt>
    <dgm:pt modelId="{D3856BC7-8D87-40FE-8C7F-B13ECF384E00}">
      <dgm:prSet/>
      <dgm:spPr/>
      <dgm:t>
        <a:bodyPr/>
        <a:lstStyle/>
        <a:p>
          <a:r>
            <a:rPr lang="en-US" b="1"/>
            <a:t>Pengumpulan Data</a:t>
          </a:r>
        </a:p>
      </dgm:t>
    </dgm:pt>
    <dgm:pt modelId="{C43913EB-99DE-468C-85C7-63E865DD0103}" type="parTrans" cxnId="{5410D57D-CC0F-432F-BEF5-367F46F1523B}">
      <dgm:prSet/>
      <dgm:spPr/>
      <dgm:t>
        <a:bodyPr/>
        <a:lstStyle/>
        <a:p>
          <a:endParaRPr lang="en-US" b="1"/>
        </a:p>
      </dgm:t>
    </dgm:pt>
    <dgm:pt modelId="{C8762758-9413-42A3-85ED-F58BEE0D4D6C}" type="sibTrans" cxnId="{5410D57D-CC0F-432F-BEF5-367F46F1523B}">
      <dgm:prSet/>
      <dgm:spPr/>
      <dgm:t>
        <a:bodyPr/>
        <a:lstStyle/>
        <a:p>
          <a:endParaRPr lang="en-US" b="1"/>
        </a:p>
      </dgm:t>
    </dgm:pt>
    <dgm:pt modelId="{F668A275-6041-448B-A1E1-0F3D9DA4903A}">
      <dgm:prSet/>
      <dgm:spPr/>
      <dgm:t>
        <a:bodyPr/>
        <a:lstStyle/>
        <a:p>
          <a:r>
            <a:rPr lang="en-US" b="1"/>
            <a:t>Studi Pustaka</a:t>
          </a:r>
        </a:p>
      </dgm:t>
    </dgm:pt>
    <dgm:pt modelId="{C0E8D7DA-43CD-46E1-9994-50C38B3AB61B}" type="parTrans" cxnId="{FAE937BE-B8C7-4CFD-B22F-8C8CEB01ED08}">
      <dgm:prSet/>
      <dgm:spPr/>
      <dgm:t>
        <a:bodyPr/>
        <a:lstStyle/>
        <a:p>
          <a:endParaRPr lang="en-US" b="1"/>
        </a:p>
      </dgm:t>
    </dgm:pt>
    <dgm:pt modelId="{5FF1D4C6-2214-4A7A-8AC4-3AD7975C834F}" type="sibTrans" cxnId="{FAE937BE-B8C7-4CFD-B22F-8C8CEB01ED08}">
      <dgm:prSet/>
      <dgm:spPr/>
      <dgm:t>
        <a:bodyPr/>
        <a:lstStyle/>
        <a:p>
          <a:endParaRPr lang="en-US" b="1"/>
        </a:p>
      </dgm:t>
    </dgm:pt>
    <dgm:pt modelId="{56F66B7E-00FD-4A2E-9E33-5B8D05B451DB}">
      <dgm:prSet/>
      <dgm:spPr/>
      <dgm:t>
        <a:bodyPr/>
        <a:lstStyle/>
        <a:p>
          <a:pPr algn="ctr"/>
          <a:r>
            <a:rPr lang="en-US" b="1"/>
            <a:t>  Studi Lapangan		</a:t>
          </a:r>
        </a:p>
      </dgm:t>
    </dgm:pt>
    <dgm:pt modelId="{B60223A4-4079-4D8D-AC2A-609572D207B0}" type="parTrans" cxnId="{53BC8E14-FE40-4F75-9D2A-76EFC24EE6BD}">
      <dgm:prSet/>
      <dgm:spPr/>
      <dgm:t>
        <a:bodyPr/>
        <a:lstStyle/>
        <a:p>
          <a:endParaRPr lang="en-US" b="1"/>
        </a:p>
      </dgm:t>
    </dgm:pt>
    <dgm:pt modelId="{3C96EF21-A41E-4692-8C2F-9EEB1B70A14B}" type="sibTrans" cxnId="{53BC8E14-FE40-4F75-9D2A-76EFC24EE6BD}">
      <dgm:prSet/>
      <dgm:spPr/>
      <dgm:t>
        <a:bodyPr/>
        <a:lstStyle/>
        <a:p>
          <a:endParaRPr lang="en-US" b="1"/>
        </a:p>
      </dgm:t>
    </dgm:pt>
    <dgm:pt modelId="{3ADB82D0-8632-4E13-B660-08F9BB362F80}">
      <dgm:prSet/>
      <dgm:spPr/>
      <dgm:t>
        <a:bodyPr/>
        <a:lstStyle/>
        <a:p>
          <a:r>
            <a:rPr lang="en-US" b="1"/>
            <a:t>Wawancara</a:t>
          </a:r>
        </a:p>
      </dgm:t>
    </dgm:pt>
    <dgm:pt modelId="{74CC6C5A-4F69-4F80-A2D2-FC2090D21DC1}" type="parTrans" cxnId="{F871C0E2-644C-44FA-A5E8-0FCEF65F3971}">
      <dgm:prSet/>
      <dgm:spPr/>
      <dgm:t>
        <a:bodyPr/>
        <a:lstStyle/>
        <a:p>
          <a:endParaRPr lang="en-US" b="1"/>
        </a:p>
      </dgm:t>
    </dgm:pt>
    <dgm:pt modelId="{9EA54E2D-586F-4DD2-B58F-1850EA2586B4}" type="sibTrans" cxnId="{F871C0E2-644C-44FA-A5E8-0FCEF65F3971}">
      <dgm:prSet/>
      <dgm:spPr/>
      <dgm:t>
        <a:bodyPr/>
        <a:lstStyle/>
        <a:p>
          <a:endParaRPr lang="en-US" b="1"/>
        </a:p>
      </dgm:t>
    </dgm:pt>
    <dgm:pt modelId="{D5C008D5-25D2-420C-B5C5-A86AE15F3A66}">
      <dgm:prSet/>
      <dgm:spPr/>
      <dgm:t>
        <a:bodyPr/>
        <a:lstStyle/>
        <a:p>
          <a:r>
            <a:rPr lang="en-US" b="1"/>
            <a:t>Observasi</a:t>
          </a:r>
        </a:p>
      </dgm:t>
    </dgm:pt>
    <dgm:pt modelId="{56E51386-0116-4D75-8C3F-D43BB5AB03C6}" type="parTrans" cxnId="{5EFBA3DA-291D-429B-BED1-020E5A002EDF}">
      <dgm:prSet/>
      <dgm:spPr/>
      <dgm:t>
        <a:bodyPr/>
        <a:lstStyle/>
        <a:p>
          <a:endParaRPr lang="en-US" b="1"/>
        </a:p>
      </dgm:t>
    </dgm:pt>
    <dgm:pt modelId="{252B69D9-16BD-41AE-A1C0-C93B63102100}" type="sibTrans" cxnId="{5EFBA3DA-291D-429B-BED1-020E5A002EDF}">
      <dgm:prSet/>
      <dgm:spPr/>
      <dgm:t>
        <a:bodyPr/>
        <a:lstStyle/>
        <a:p>
          <a:endParaRPr lang="en-US" b="1"/>
        </a:p>
      </dgm:t>
    </dgm:pt>
    <dgm:pt modelId="{2EB4B2DE-F6E5-456F-8E9F-C94DD64C2B8D}">
      <dgm:prSet/>
      <dgm:spPr/>
      <dgm:t>
        <a:bodyPr/>
        <a:lstStyle/>
        <a:p>
          <a:r>
            <a:rPr lang="en-US" b="1"/>
            <a:t>Analisa Kebutuhan</a:t>
          </a:r>
        </a:p>
      </dgm:t>
    </dgm:pt>
    <dgm:pt modelId="{E94202FB-F750-4F3A-B8CE-9B6B292B9AC4}" type="parTrans" cxnId="{3259D2B9-6D08-4668-9088-F6AA595EF121}">
      <dgm:prSet/>
      <dgm:spPr/>
      <dgm:t>
        <a:bodyPr/>
        <a:lstStyle/>
        <a:p>
          <a:endParaRPr lang="en-US" b="1"/>
        </a:p>
      </dgm:t>
    </dgm:pt>
    <dgm:pt modelId="{6182C270-A3D5-4BD6-8013-5A65A8371698}" type="sibTrans" cxnId="{3259D2B9-6D08-4668-9088-F6AA595EF121}">
      <dgm:prSet/>
      <dgm:spPr/>
      <dgm:t>
        <a:bodyPr/>
        <a:lstStyle/>
        <a:p>
          <a:endParaRPr lang="en-US" b="1"/>
        </a:p>
      </dgm:t>
    </dgm:pt>
    <dgm:pt modelId="{8C02B7F8-67BF-4DCF-A119-6E7AB1C308F1}">
      <dgm:prSet/>
      <dgm:spPr/>
      <dgm:t>
        <a:bodyPr/>
        <a:lstStyle/>
        <a:p>
          <a:r>
            <a:rPr lang="en-US" b="1"/>
            <a:t>Pemahaman Masalah</a:t>
          </a:r>
        </a:p>
      </dgm:t>
    </dgm:pt>
    <dgm:pt modelId="{2867AE30-26A7-4745-AA17-B55F79B3D8C0}" type="parTrans" cxnId="{FE785E70-95F4-492C-A4B7-5ACDF45F0144}">
      <dgm:prSet/>
      <dgm:spPr/>
      <dgm:t>
        <a:bodyPr/>
        <a:lstStyle/>
        <a:p>
          <a:endParaRPr lang="en-US" b="1"/>
        </a:p>
      </dgm:t>
    </dgm:pt>
    <dgm:pt modelId="{9E6AB678-55B3-4A5D-B1C2-571555B3A52D}" type="sibTrans" cxnId="{FE785E70-95F4-492C-A4B7-5ACDF45F0144}">
      <dgm:prSet/>
      <dgm:spPr/>
      <dgm:t>
        <a:bodyPr/>
        <a:lstStyle/>
        <a:p>
          <a:endParaRPr lang="en-US" b="1"/>
        </a:p>
      </dgm:t>
    </dgm:pt>
    <dgm:pt modelId="{A5F409B2-9304-43F6-9FFB-3633FC720641}">
      <dgm:prSet/>
      <dgm:spPr/>
      <dgm:t>
        <a:bodyPr/>
        <a:lstStyle/>
        <a:p>
          <a:r>
            <a:rPr lang="en-US" b="1"/>
            <a:t>Pengumpulan Kebutuhan</a:t>
          </a:r>
        </a:p>
      </dgm:t>
    </dgm:pt>
    <dgm:pt modelId="{60839809-ACF1-4C78-AB1B-530E862022AC}" type="parTrans" cxnId="{DB80DD33-5A55-4386-B663-48E795E2D17F}">
      <dgm:prSet/>
      <dgm:spPr/>
      <dgm:t>
        <a:bodyPr/>
        <a:lstStyle/>
        <a:p>
          <a:endParaRPr lang="en-US" b="1"/>
        </a:p>
      </dgm:t>
    </dgm:pt>
    <dgm:pt modelId="{3254FBA3-19B6-4A46-A706-82047F33B3D1}" type="sibTrans" cxnId="{DB80DD33-5A55-4386-B663-48E795E2D17F}">
      <dgm:prSet/>
      <dgm:spPr/>
      <dgm:t>
        <a:bodyPr/>
        <a:lstStyle/>
        <a:p>
          <a:endParaRPr lang="en-US" b="1"/>
        </a:p>
      </dgm:t>
    </dgm:pt>
    <dgm:pt modelId="{7EBA98CF-52C2-4C63-BC9C-9EEDDC184C18}">
      <dgm:prSet/>
      <dgm:spPr/>
      <dgm:t>
        <a:bodyPr/>
        <a:lstStyle/>
        <a:p>
          <a:r>
            <a:rPr lang="en-US" b="1"/>
            <a:t>Analisis Kebutuhan</a:t>
          </a:r>
        </a:p>
      </dgm:t>
    </dgm:pt>
    <dgm:pt modelId="{CE5573D3-3367-4166-9017-0FEB37AFAA4B}" type="parTrans" cxnId="{C2ADD9D3-A3E5-441E-AAAE-082C55C768F0}">
      <dgm:prSet/>
      <dgm:spPr/>
      <dgm:t>
        <a:bodyPr/>
        <a:lstStyle/>
        <a:p>
          <a:endParaRPr lang="en-US" b="1"/>
        </a:p>
      </dgm:t>
    </dgm:pt>
    <dgm:pt modelId="{D171509D-BF9C-4A30-A58B-8CA66FEDDF29}" type="sibTrans" cxnId="{C2ADD9D3-A3E5-441E-AAAE-082C55C768F0}">
      <dgm:prSet/>
      <dgm:spPr/>
      <dgm:t>
        <a:bodyPr/>
        <a:lstStyle/>
        <a:p>
          <a:endParaRPr lang="en-US" b="1"/>
        </a:p>
      </dgm:t>
    </dgm:pt>
    <dgm:pt modelId="{C2E21AAD-BAD1-4283-B5B9-E21644A1497B}">
      <dgm:prSet/>
      <dgm:spPr/>
      <dgm:t>
        <a:bodyPr/>
        <a:lstStyle/>
        <a:p>
          <a:r>
            <a:rPr lang="en-US" b="1"/>
            <a:t>Dokumentasi Kebutuhan</a:t>
          </a:r>
        </a:p>
      </dgm:t>
    </dgm:pt>
    <dgm:pt modelId="{EA65428B-204F-4633-8D0D-33BC5E1C613E}" type="parTrans" cxnId="{E9CE4CC6-B146-44AD-B0C9-1E65AA97A1CA}">
      <dgm:prSet/>
      <dgm:spPr/>
      <dgm:t>
        <a:bodyPr/>
        <a:lstStyle/>
        <a:p>
          <a:endParaRPr lang="en-US" b="1"/>
        </a:p>
      </dgm:t>
    </dgm:pt>
    <dgm:pt modelId="{1B40862A-4681-4A9D-A064-22F3E142810B}" type="sibTrans" cxnId="{E9CE4CC6-B146-44AD-B0C9-1E65AA97A1CA}">
      <dgm:prSet/>
      <dgm:spPr/>
      <dgm:t>
        <a:bodyPr/>
        <a:lstStyle/>
        <a:p>
          <a:endParaRPr lang="en-US" b="1"/>
        </a:p>
      </dgm:t>
    </dgm:pt>
    <dgm:pt modelId="{9B246948-6E05-4961-9C82-B394594FC758}">
      <dgm:prSet/>
      <dgm:spPr/>
      <dgm:t>
        <a:bodyPr/>
        <a:lstStyle/>
        <a:p>
          <a:r>
            <a:rPr lang="en-US" b="1"/>
            <a:t>Perancangan Sistem</a:t>
          </a:r>
        </a:p>
      </dgm:t>
    </dgm:pt>
    <dgm:pt modelId="{F59EC3C0-569E-477A-A064-DE28F8DCA0B2}" type="parTrans" cxnId="{06C96CDD-85F5-4C69-8996-E3C5A039B062}">
      <dgm:prSet/>
      <dgm:spPr/>
      <dgm:t>
        <a:bodyPr/>
        <a:lstStyle/>
        <a:p>
          <a:endParaRPr lang="en-US" b="1"/>
        </a:p>
      </dgm:t>
    </dgm:pt>
    <dgm:pt modelId="{1D35EBAE-FE4E-4FED-9439-A245491BB23D}" type="sibTrans" cxnId="{06C96CDD-85F5-4C69-8996-E3C5A039B062}">
      <dgm:prSet/>
      <dgm:spPr/>
      <dgm:t>
        <a:bodyPr/>
        <a:lstStyle/>
        <a:p>
          <a:endParaRPr lang="en-US" b="1"/>
        </a:p>
      </dgm:t>
    </dgm:pt>
    <dgm:pt modelId="{9536E389-2DA6-44D9-BE43-E5800D149E53}">
      <dgm:prSet/>
      <dgm:spPr/>
      <dgm:t>
        <a:bodyPr/>
        <a:lstStyle/>
        <a:p>
          <a:r>
            <a:rPr lang="en-US" b="1"/>
            <a:t>Perancangan Database</a:t>
          </a:r>
        </a:p>
      </dgm:t>
    </dgm:pt>
    <dgm:pt modelId="{ED58CAE7-491C-4450-AB66-E16516232640}" type="parTrans" cxnId="{1F78838C-2AC7-4577-978E-53D0FB20F8EF}">
      <dgm:prSet/>
      <dgm:spPr/>
      <dgm:t>
        <a:bodyPr/>
        <a:lstStyle/>
        <a:p>
          <a:endParaRPr lang="en-US" b="1"/>
        </a:p>
      </dgm:t>
    </dgm:pt>
    <dgm:pt modelId="{8B837E18-FF10-4B86-A0F0-1411DE6F0FED}" type="sibTrans" cxnId="{1F78838C-2AC7-4577-978E-53D0FB20F8EF}">
      <dgm:prSet/>
      <dgm:spPr/>
      <dgm:t>
        <a:bodyPr/>
        <a:lstStyle/>
        <a:p>
          <a:endParaRPr lang="en-US" b="1"/>
        </a:p>
      </dgm:t>
    </dgm:pt>
    <dgm:pt modelId="{4EDDF1AC-E604-489C-A768-DECA2EB32A95}">
      <dgm:prSet/>
      <dgm:spPr/>
      <dgm:t>
        <a:bodyPr/>
        <a:lstStyle/>
        <a:p>
          <a:r>
            <a:rPr lang="en-US" b="1"/>
            <a:t>Perancangan UML (Unified Modeling Language )</a:t>
          </a:r>
        </a:p>
      </dgm:t>
    </dgm:pt>
    <dgm:pt modelId="{F628F8A5-BEB7-42A0-AFAB-A1863421640D}" type="parTrans" cxnId="{5E6A671F-FEC8-448D-960E-AB03E1689E9A}">
      <dgm:prSet/>
      <dgm:spPr/>
      <dgm:t>
        <a:bodyPr/>
        <a:lstStyle/>
        <a:p>
          <a:endParaRPr lang="en-US" b="1"/>
        </a:p>
      </dgm:t>
    </dgm:pt>
    <dgm:pt modelId="{06395612-7781-4D82-9326-4880A8AB161F}" type="sibTrans" cxnId="{5E6A671F-FEC8-448D-960E-AB03E1689E9A}">
      <dgm:prSet/>
      <dgm:spPr/>
      <dgm:t>
        <a:bodyPr/>
        <a:lstStyle/>
        <a:p>
          <a:endParaRPr lang="en-US" b="1"/>
        </a:p>
      </dgm:t>
    </dgm:pt>
    <dgm:pt modelId="{C53AFB1C-4B17-4349-AC2C-D84FA800AE32}">
      <dgm:prSet/>
      <dgm:spPr/>
      <dgm:t>
        <a:bodyPr/>
        <a:lstStyle/>
        <a:p>
          <a:r>
            <a:rPr lang="en-US" b="1"/>
            <a:t>Implementasi</a:t>
          </a:r>
        </a:p>
      </dgm:t>
    </dgm:pt>
    <dgm:pt modelId="{BCAE8AAC-C3E4-4B59-98B2-839764674741}" type="parTrans" cxnId="{AC0AB5E3-9C01-453E-AAD2-0E99066108B1}">
      <dgm:prSet/>
      <dgm:spPr/>
      <dgm:t>
        <a:bodyPr/>
        <a:lstStyle/>
        <a:p>
          <a:endParaRPr lang="en-US" b="1"/>
        </a:p>
      </dgm:t>
    </dgm:pt>
    <dgm:pt modelId="{76C95064-68ED-4FCD-8FC0-FB4BDCD5FFE5}" type="sibTrans" cxnId="{AC0AB5E3-9C01-453E-AAD2-0E99066108B1}">
      <dgm:prSet/>
      <dgm:spPr/>
      <dgm:t>
        <a:bodyPr/>
        <a:lstStyle/>
        <a:p>
          <a:endParaRPr lang="en-US" b="1"/>
        </a:p>
      </dgm:t>
    </dgm:pt>
    <dgm:pt modelId="{E4CC1B8E-63F4-46E0-9C1E-3CEBBC5A9981}">
      <dgm:prSet/>
      <dgm:spPr/>
      <dgm:t>
        <a:bodyPr/>
        <a:lstStyle/>
        <a:p>
          <a:r>
            <a:rPr lang="en-US" b="1"/>
            <a:t>Pembuatan Stuktur Database</a:t>
          </a:r>
        </a:p>
      </dgm:t>
    </dgm:pt>
    <dgm:pt modelId="{2854C45D-623D-44E3-AD0D-AF36E41A89C9}" type="parTrans" cxnId="{E18A932C-4C04-4207-AB8E-3F5D5C2C3E0C}">
      <dgm:prSet/>
      <dgm:spPr/>
      <dgm:t>
        <a:bodyPr/>
        <a:lstStyle/>
        <a:p>
          <a:endParaRPr lang="en-US" b="1"/>
        </a:p>
      </dgm:t>
    </dgm:pt>
    <dgm:pt modelId="{D7143F55-C6C6-44F1-9F43-E7768854E345}" type="sibTrans" cxnId="{E18A932C-4C04-4207-AB8E-3F5D5C2C3E0C}">
      <dgm:prSet/>
      <dgm:spPr/>
      <dgm:t>
        <a:bodyPr/>
        <a:lstStyle/>
        <a:p>
          <a:endParaRPr lang="en-US" b="1"/>
        </a:p>
      </dgm:t>
    </dgm:pt>
    <dgm:pt modelId="{C7DEB12C-9A6E-42F2-AB2F-6B5031C0E731}">
      <dgm:prSet/>
      <dgm:spPr/>
      <dgm:t>
        <a:bodyPr/>
        <a:lstStyle/>
        <a:p>
          <a:r>
            <a:rPr lang="en-US" b="1"/>
            <a:t>Pembuatan Antarmuka</a:t>
          </a:r>
        </a:p>
      </dgm:t>
    </dgm:pt>
    <dgm:pt modelId="{962B4656-21C7-4310-99F6-F633B00C6EB9}" type="parTrans" cxnId="{8A272F79-D7B3-407F-8BAF-61A517F4AB4D}">
      <dgm:prSet/>
      <dgm:spPr/>
      <dgm:t>
        <a:bodyPr/>
        <a:lstStyle/>
        <a:p>
          <a:endParaRPr lang="en-US" b="1"/>
        </a:p>
      </dgm:t>
    </dgm:pt>
    <dgm:pt modelId="{B3B5D4B4-5914-429D-B4A1-9ABEAC0C588B}" type="sibTrans" cxnId="{8A272F79-D7B3-407F-8BAF-61A517F4AB4D}">
      <dgm:prSet/>
      <dgm:spPr/>
      <dgm:t>
        <a:bodyPr/>
        <a:lstStyle/>
        <a:p>
          <a:endParaRPr lang="en-US" b="1"/>
        </a:p>
      </dgm:t>
    </dgm:pt>
    <dgm:pt modelId="{00322593-981A-4AB3-A251-EA78B3C3638F}">
      <dgm:prSet/>
      <dgm:spPr/>
      <dgm:t>
        <a:bodyPr/>
        <a:lstStyle/>
        <a:p>
          <a:r>
            <a:rPr lang="en-US" b="1"/>
            <a:t>Integrasi Sistem</a:t>
          </a:r>
        </a:p>
      </dgm:t>
    </dgm:pt>
    <dgm:pt modelId="{70C13220-CD35-4218-9FEE-2EF460E1333C}" type="parTrans" cxnId="{CE595670-C6F0-4F43-90E5-0B6DA2D75D4A}">
      <dgm:prSet/>
      <dgm:spPr/>
      <dgm:t>
        <a:bodyPr/>
        <a:lstStyle/>
        <a:p>
          <a:endParaRPr lang="en-US" b="1"/>
        </a:p>
      </dgm:t>
    </dgm:pt>
    <dgm:pt modelId="{5715A603-73A5-4C44-B6F2-EEFF003A146E}" type="sibTrans" cxnId="{CE595670-C6F0-4F43-90E5-0B6DA2D75D4A}">
      <dgm:prSet/>
      <dgm:spPr/>
      <dgm:t>
        <a:bodyPr/>
        <a:lstStyle/>
        <a:p>
          <a:endParaRPr lang="en-US" b="1"/>
        </a:p>
      </dgm:t>
    </dgm:pt>
    <dgm:pt modelId="{C9CF666C-E08D-405D-BFEB-5619A7C62EDF}">
      <dgm:prSet/>
      <dgm:spPr/>
      <dgm:t>
        <a:bodyPr/>
        <a:lstStyle/>
        <a:p>
          <a:r>
            <a:rPr lang="en-US" b="1"/>
            <a:t>Testing</a:t>
          </a:r>
        </a:p>
      </dgm:t>
    </dgm:pt>
    <dgm:pt modelId="{AE3CF501-F97D-4E46-BF7C-AC31923CF845}" type="parTrans" cxnId="{D4A093D7-2277-410A-987D-873C3E78C3D0}">
      <dgm:prSet/>
      <dgm:spPr/>
      <dgm:t>
        <a:bodyPr/>
        <a:lstStyle/>
        <a:p>
          <a:endParaRPr lang="en-US" b="1"/>
        </a:p>
      </dgm:t>
    </dgm:pt>
    <dgm:pt modelId="{A24EB20E-8978-4E7C-B7FE-D316C30D4CF4}" type="sibTrans" cxnId="{D4A093D7-2277-410A-987D-873C3E78C3D0}">
      <dgm:prSet/>
      <dgm:spPr/>
      <dgm:t>
        <a:bodyPr/>
        <a:lstStyle/>
        <a:p>
          <a:endParaRPr lang="en-US" b="1"/>
        </a:p>
      </dgm:t>
    </dgm:pt>
    <dgm:pt modelId="{23F65649-6488-4855-A2BB-668209A951B0}" type="pres">
      <dgm:prSet presAssocID="{9107AD6C-EAE9-4DEC-B7E3-0476C2A17314}" presName="Name0" presStyleCnt="0">
        <dgm:presLayoutVars>
          <dgm:chPref val="1"/>
          <dgm:dir/>
          <dgm:animOne val="branch"/>
          <dgm:animLvl val="lvl"/>
          <dgm:resizeHandles val="exact"/>
        </dgm:presLayoutVars>
      </dgm:prSet>
      <dgm:spPr/>
      <dgm:t>
        <a:bodyPr/>
        <a:lstStyle/>
        <a:p>
          <a:endParaRPr lang="en-US"/>
        </a:p>
      </dgm:t>
    </dgm:pt>
    <dgm:pt modelId="{D8C84408-0499-4904-8645-7AE08F5B8161}" type="pres">
      <dgm:prSet presAssocID="{CBB05617-DB25-4CBC-82BD-0C2BB1289804}" presName="root1" presStyleCnt="0"/>
      <dgm:spPr/>
    </dgm:pt>
    <dgm:pt modelId="{0C8C3EDE-F761-43FD-A8DE-2C6DC6DF2AC7}" type="pres">
      <dgm:prSet presAssocID="{CBB05617-DB25-4CBC-82BD-0C2BB1289804}" presName="LevelOneTextNode" presStyleLbl="node0" presStyleIdx="0" presStyleCnt="1">
        <dgm:presLayoutVars>
          <dgm:chPref val="3"/>
        </dgm:presLayoutVars>
      </dgm:prSet>
      <dgm:spPr/>
      <dgm:t>
        <a:bodyPr/>
        <a:lstStyle/>
        <a:p>
          <a:endParaRPr lang="en-US"/>
        </a:p>
      </dgm:t>
    </dgm:pt>
    <dgm:pt modelId="{285B8A4A-173C-43B6-B089-4DB5D6A4B1FD}" type="pres">
      <dgm:prSet presAssocID="{CBB05617-DB25-4CBC-82BD-0C2BB1289804}" presName="level2hierChild" presStyleCnt="0"/>
      <dgm:spPr/>
    </dgm:pt>
    <dgm:pt modelId="{4EA1CD90-2B65-4C46-81A2-719AE21023FB}" type="pres">
      <dgm:prSet presAssocID="{C43913EB-99DE-468C-85C7-63E865DD0103}" presName="conn2-1" presStyleLbl="parChTrans1D2" presStyleIdx="0" presStyleCnt="5"/>
      <dgm:spPr/>
      <dgm:t>
        <a:bodyPr/>
        <a:lstStyle/>
        <a:p>
          <a:endParaRPr lang="en-US"/>
        </a:p>
      </dgm:t>
    </dgm:pt>
    <dgm:pt modelId="{730BF558-D49F-4D5F-9176-F203D54A0FFE}" type="pres">
      <dgm:prSet presAssocID="{C43913EB-99DE-468C-85C7-63E865DD0103}" presName="connTx" presStyleLbl="parChTrans1D2" presStyleIdx="0" presStyleCnt="5"/>
      <dgm:spPr/>
      <dgm:t>
        <a:bodyPr/>
        <a:lstStyle/>
        <a:p>
          <a:endParaRPr lang="en-US"/>
        </a:p>
      </dgm:t>
    </dgm:pt>
    <dgm:pt modelId="{C44D8227-DE79-4816-8D61-1089553762BD}" type="pres">
      <dgm:prSet presAssocID="{D3856BC7-8D87-40FE-8C7F-B13ECF384E00}" presName="root2" presStyleCnt="0"/>
      <dgm:spPr/>
    </dgm:pt>
    <dgm:pt modelId="{EBCDCE26-C04F-44CE-8631-08B11F5A7029}" type="pres">
      <dgm:prSet presAssocID="{D3856BC7-8D87-40FE-8C7F-B13ECF384E00}" presName="LevelTwoTextNode" presStyleLbl="node2" presStyleIdx="0" presStyleCnt="5">
        <dgm:presLayoutVars>
          <dgm:chPref val="3"/>
        </dgm:presLayoutVars>
      </dgm:prSet>
      <dgm:spPr/>
      <dgm:t>
        <a:bodyPr/>
        <a:lstStyle/>
        <a:p>
          <a:endParaRPr lang="en-US"/>
        </a:p>
      </dgm:t>
    </dgm:pt>
    <dgm:pt modelId="{A3B2FE7F-E786-4242-AA47-0281102D6ECE}" type="pres">
      <dgm:prSet presAssocID="{D3856BC7-8D87-40FE-8C7F-B13ECF384E00}" presName="level3hierChild" presStyleCnt="0"/>
      <dgm:spPr/>
    </dgm:pt>
    <dgm:pt modelId="{C7F4A2BB-F4EA-4C36-B6C0-1B2B4641DCFB}" type="pres">
      <dgm:prSet presAssocID="{C0E8D7DA-43CD-46E1-9994-50C38B3AB61B}" presName="conn2-1" presStyleLbl="parChTrans1D3" presStyleIdx="0" presStyleCnt="11"/>
      <dgm:spPr/>
      <dgm:t>
        <a:bodyPr/>
        <a:lstStyle/>
        <a:p>
          <a:endParaRPr lang="en-US"/>
        </a:p>
      </dgm:t>
    </dgm:pt>
    <dgm:pt modelId="{FCF15A65-3B95-49BB-B45E-E3C5E259C14F}" type="pres">
      <dgm:prSet presAssocID="{C0E8D7DA-43CD-46E1-9994-50C38B3AB61B}" presName="connTx" presStyleLbl="parChTrans1D3" presStyleIdx="0" presStyleCnt="11"/>
      <dgm:spPr/>
      <dgm:t>
        <a:bodyPr/>
        <a:lstStyle/>
        <a:p>
          <a:endParaRPr lang="en-US"/>
        </a:p>
      </dgm:t>
    </dgm:pt>
    <dgm:pt modelId="{476004F4-AA0D-44D2-8971-8851488FE4E2}" type="pres">
      <dgm:prSet presAssocID="{F668A275-6041-448B-A1E1-0F3D9DA4903A}" presName="root2" presStyleCnt="0"/>
      <dgm:spPr/>
    </dgm:pt>
    <dgm:pt modelId="{4A1A7BE9-3EBE-4D27-A8E8-416E33D529DA}" type="pres">
      <dgm:prSet presAssocID="{F668A275-6041-448B-A1E1-0F3D9DA4903A}" presName="LevelTwoTextNode" presStyleLbl="node3" presStyleIdx="0" presStyleCnt="11">
        <dgm:presLayoutVars>
          <dgm:chPref val="3"/>
        </dgm:presLayoutVars>
      </dgm:prSet>
      <dgm:spPr/>
      <dgm:t>
        <a:bodyPr/>
        <a:lstStyle/>
        <a:p>
          <a:endParaRPr lang="en-US"/>
        </a:p>
      </dgm:t>
    </dgm:pt>
    <dgm:pt modelId="{59B2F2C5-7923-4232-AC3E-102ACE162C81}" type="pres">
      <dgm:prSet presAssocID="{F668A275-6041-448B-A1E1-0F3D9DA4903A}" presName="level3hierChild" presStyleCnt="0"/>
      <dgm:spPr/>
    </dgm:pt>
    <dgm:pt modelId="{87069A42-3B46-4745-93E1-C183F47EB008}" type="pres">
      <dgm:prSet presAssocID="{B60223A4-4079-4D8D-AC2A-609572D207B0}" presName="conn2-1" presStyleLbl="parChTrans1D3" presStyleIdx="1" presStyleCnt="11"/>
      <dgm:spPr/>
      <dgm:t>
        <a:bodyPr/>
        <a:lstStyle/>
        <a:p>
          <a:endParaRPr lang="en-US"/>
        </a:p>
      </dgm:t>
    </dgm:pt>
    <dgm:pt modelId="{97E716B2-8435-4321-8B5E-0E0F669E1338}" type="pres">
      <dgm:prSet presAssocID="{B60223A4-4079-4D8D-AC2A-609572D207B0}" presName="connTx" presStyleLbl="parChTrans1D3" presStyleIdx="1" presStyleCnt="11"/>
      <dgm:spPr/>
      <dgm:t>
        <a:bodyPr/>
        <a:lstStyle/>
        <a:p>
          <a:endParaRPr lang="en-US"/>
        </a:p>
      </dgm:t>
    </dgm:pt>
    <dgm:pt modelId="{81D300E9-EB62-40F3-A187-951EB10E20C0}" type="pres">
      <dgm:prSet presAssocID="{56F66B7E-00FD-4A2E-9E33-5B8D05B451DB}" presName="root2" presStyleCnt="0"/>
      <dgm:spPr/>
    </dgm:pt>
    <dgm:pt modelId="{F05921B3-D119-4FF3-B73F-9C80E76C17B6}" type="pres">
      <dgm:prSet presAssocID="{56F66B7E-00FD-4A2E-9E33-5B8D05B451DB}" presName="LevelTwoTextNode" presStyleLbl="node3" presStyleIdx="1" presStyleCnt="11">
        <dgm:presLayoutVars>
          <dgm:chPref val="3"/>
        </dgm:presLayoutVars>
      </dgm:prSet>
      <dgm:spPr/>
      <dgm:t>
        <a:bodyPr/>
        <a:lstStyle/>
        <a:p>
          <a:endParaRPr lang="en-US"/>
        </a:p>
      </dgm:t>
    </dgm:pt>
    <dgm:pt modelId="{10902E1F-4CBE-4076-B0B0-D2950494EA67}" type="pres">
      <dgm:prSet presAssocID="{56F66B7E-00FD-4A2E-9E33-5B8D05B451DB}" presName="level3hierChild" presStyleCnt="0"/>
      <dgm:spPr/>
    </dgm:pt>
    <dgm:pt modelId="{D5C3B2E2-0262-4393-8923-CE576DC44977}" type="pres">
      <dgm:prSet presAssocID="{74CC6C5A-4F69-4F80-A2D2-FC2090D21DC1}" presName="conn2-1" presStyleLbl="parChTrans1D4" presStyleIdx="0" presStyleCnt="2"/>
      <dgm:spPr/>
      <dgm:t>
        <a:bodyPr/>
        <a:lstStyle/>
        <a:p>
          <a:endParaRPr lang="en-US"/>
        </a:p>
      </dgm:t>
    </dgm:pt>
    <dgm:pt modelId="{1854B611-7B32-403B-951A-FFF73F44A095}" type="pres">
      <dgm:prSet presAssocID="{74CC6C5A-4F69-4F80-A2D2-FC2090D21DC1}" presName="connTx" presStyleLbl="parChTrans1D4" presStyleIdx="0" presStyleCnt="2"/>
      <dgm:spPr/>
      <dgm:t>
        <a:bodyPr/>
        <a:lstStyle/>
        <a:p>
          <a:endParaRPr lang="en-US"/>
        </a:p>
      </dgm:t>
    </dgm:pt>
    <dgm:pt modelId="{30468829-9A67-452C-90B5-3C6FE4566862}" type="pres">
      <dgm:prSet presAssocID="{3ADB82D0-8632-4E13-B660-08F9BB362F80}" presName="root2" presStyleCnt="0"/>
      <dgm:spPr/>
    </dgm:pt>
    <dgm:pt modelId="{2F76241B-5E6F-4CC8-91F5-4460F6B73791}" type="pres">
      <dgm:prSet presAssocID="{3ADB82D0-8632-4E13-B660-08F9BB362F80}" presName="LevelTwoTextNode" presStyleLbl="node4" presStyleIdx="0" presStyleCnt="2">
        <dgm:presLayoutVars>
          <dgm:chPref val="3"/>
        </dgm:presLayoutVars>
      </dgm:prSet>
      <dgm:spPr/>
      <dgm:t>
        <a:bodyPr/>
        <a:lstStyle/>
        <a:p>
          <a:endParaRPr lang="en-US"/>
        </a:p>
      </dgm:t>
    </dgm:pt>
    <dgm:pt modelId="{CD085BC7-ACC4-426C-A466-64C27302F419}" type="pres">
      <dgm:prSet presAssocID="{3ADB82D0-8632-4E13-B660-08F9BB362F80}" presName="level3hierChild" presStyleCnt="0"/>
      <dgm:spPr/>
    </dgm:pt>
    <dgm:pt modelId="{60DA02B2-9183-4332-B70C-83392578D200}" type="pres">
      <dgm:prSet presAssocID="{56E51386-0116-4D75-8C3F-D43BB5AB03C6}" presName="conn2-1" presStyleLbl="parChTrans1D4" presStyleIdx="1" presStyleCnt="2"/>
      <dgm:spPr/>
      <dgm:t>
        <a:bodyPr/>
        <a:lstStyle/>
        <a:p>
          <a:endParaRPr lang="en-US"/>
        </a:p>
      </dgm:t>
    </dgm:pt>
    <dgm:pt modelId="{45001606-956C-44EA-92AC-154A54F9D10F}" type="pres">
      <dgm:prSet presAssocID="{56E51386-0116-4D75-8C3F-D43BB5AB03C6}" presName="connTx" presStyleLbl="parChTrans1D4" presStyleIdx="1" presStyleCnt="2"/>
      <dgm:spPr/>
      <dgm:t>
        <a:bodyPr/>
        <a:lstStyle/>
        <a:p>
          <a:endParaRPr lang="en-US"/>
        </a:p>
      </dgm:t>
    </dgm:pt>
    <dgm:pt modelId="{67459417-17DD-4484-9E6F-517DBB17B75C}" type="pres">
      <dgm:prSet presAssocID="{D5C008D5-25D2-420C-B5C5-A86AE15F3A66}" presName="root2" presStyleCnt="0"/>
      <dgm:spPr/>
    </dgm:pt>
    <dgm:pt modelId="{8B44476B-2129-49AC-961F-6DC651588E60}" type="pres">
      <dgm:prSet presAssocID="{D5C008D5-25D2-420C-B5C5-A86AE15F3A66}" presName="LevelTwoTextNode" presStyleLbl="node4" presStyleIdx="1" presStyleCnt="2">
        <dgm:presLayoutVars>
          <dgm:chPref val="3"/>
        </dgm:presLayoutVars>
      </dgm:prSet>
      <dgm:spPr/>
      <dgm:t>
        <a:bodyPr/>
        <a:lstStyle/>
        <a:p>
          <a:endParaRPr lang="en-US"/>
        </a:p>
      </dgm:t>
    </dgm:pt>
    <dgm:pt modelId="{850B1886-4992-4173-A86A-1881F59FB842}" type="pres">
      <dgm:prSet presAssocID="{D5C008D5-25D2-420C-B5C5-A86AE15F3A66}" presName="level3hierChild" presStyleCnt="0"/>
      <dgm:spPr/>
    </dgm:pt>
    <dgm:pt modelId="{8F5DBCD2-988F-4B80-941C-0E291C00A37F}" type="pres">
      <dgm:prSet presAssocID="{E94202FB-F750-4F3A-B8CE-9B6B292B9AC4}" presName="conn2-1" presStyleLbl="parChTrans1D2" presStyleIdx="1" presStyleCnt="5"/>
      <dgm:spPr/>
      <dgm:t>
        <a:bodyPr/>
        <a:lstStyle/>
        <a:p>
          <a:endParaRPr lang="en-US"/>
        </a:p>
      </dgm:t>
    </dgm:pt>
    <dgm:pt modelId="{FC13FE31-0173-402D-A3B2-4554DEF8F9BB}" type="pres">
      <dgm:prSet presAssocID="{E94202FB-F750-4F3A-B8CE-9B6B292B9AC4}" presName="connTx" presStyleLbl="parChTrans1D2" presStyleIdx="1" presStyleCnt="5"/>
      <dgm:spPr/>
      <dgm:t>
        <a:bodyPr/>
        <a:lstStyle/>
        <a:p>
          <a:endParaRPr lang="en-US"/>
        </a:p>
      </dgm:t>
    </dgm:pt>
    <dgm:pt modelId="{BB4A45B9-ABD4-4F68-88BD-85A8E4DBC328}" type="pres">
      <dgm:prSet presAssocID="{2EB4B2DE-F6E5-456F-8E9F-C94DD64C2B8D}" presName="root2" presStyleCnt="0"/>
      <dgm:spPr/>
    </dgm:pt>
    <dgm:pt modelId="{18E11564-ECD1-479D-937B-D4C0198F6DC7}" type="pres">
      <dgm:prSet presAssocID="{2EB4B2DE-F6E5-456F-8E9F-C94DD64C2B8D}" presName="LevelTwoTextNode" presStyleLbl="node2" presStyleIdx="1" presStyleCnt="5">
        <dgm:presLayoutVars>
          <dgm:chPref val="3"/>
        </dgm:presLayoutVars>
      </dgm:prSet>
      <dgm:spPr/>
      <dgm:t>
        <a:bodyPr/>
        <a:lstStyle/>
        <a:p>
          <a:endParaRPr lang="en-US"/>
        </a:p>
      </dgm:t>
    </dgm:pt>
    <dgm:pt modelId="{D8DA8FCC-B979-40A0-83A5-2DF92EFE17A5}" type="pres">
      <dgm:prSet presAssocID="{2EB4B2DE-F6E5-456F-8E9F-C94DD64C2B8D}" presName="level3hierChild" presStyleCnt="0"/>
      <dgm:spPr/>
    </dgm:pt>
    <dgm:pt modelId="{D8F3BAAE-320A-4C0F-A525-1A1494A2C7DF}" type="pres">
      <dgm:prSet presAssocID="{2867AE30-26A7-4745-AA17-B55F79B3D8C0}" presName="conn2-1" presStyleLbl="parChTrans1D3" presStyleIdx="2" presStyleCnt="11"/>
      <dgm:spPr/>
      <dgm:t>
        <a:bodyPr/>
        <a:lstStyle/>
        <a:p>
          <a:endParaRPr lang="en-US"/>
        </a:p>
      </dgm:t>
    </dgm:pt>
    <dgm:pt modelId="{577F39AF-5501-4872-BE2E-FA3FDC51BAE4}" type="pres">
      <dgm:prSet presAssocID="{2867AE30-26A7-4745-AA17-B55F79B3D8C0}" presName="connTx" presStyleLbl="parChTrans1D3" presStyleIdx="2" presStyleCnt="11"/>
      <dgm:spPr/>
      <dgm:t>
        <a:bodyPr/>
        <a:lstStyle/>
        <a:p>
          <a:endParaRPr lang="en-US"/>
        </a:p>
      </dgm:t>
    </dgm:pt>
    <dgm:pt modelId="{F622D64A-40FB-4D2C-BCBF-247A6F40FC95}" type="pres">
      <dgm:prSet presAssocID="{8C02B7F8-67BF-4DCF-A119-6E7AB1C308F1}" presName="root2" presStyleCnt="0"/>
      <dgm:spPr/>
    </dgm:pt>
    <dgm:pt modelId="{8D1EC086-37D1-4CF1-A22A-7F417941A1DC}" type="pres">
      <dgm:prSet presAssocID="{8C02B7F8-67BF-4DCF-A119-6E7AB1C308F1}" presName="LevelTwoTextNode" presStyleLbl="node3" presStyleIdx="2" presStyleCnt="11">
        <dgm:presLayoutVars>
          <dgm:chPref val="3"/>
        </dgm:presLayoutVars>
      </dgm:prSet>
      <dgm:spPr/>
      <dgm:t>
        <a:bodyPr/>
        <a:lstStyle/>
        <a:p>
          <a:endParaRPr lang="en-US"/>
        </a:p>
      </dgm:t>
    </dgm:pt>
    <dgm:pt modelId="{C8312767-0025-487C-9CFB-710B5E288911}" type="pres">
      <dgm:prSet presAssocID="{8C02B7F8-67BF-4DCF-A119-6E7AB1C308F1}" presName="level3hierChild" presStyleCnt="0"/>
      <dgm:spPr/>
    </dgm:pt>
    <dgm:pt modelId="{A2543724-4202-4297-BE5D-65F12A84046F}" type="pres">
      <dgm:prSet presAssocID="{60839809-ACF1-4C78-AB1B-530E862022AC}" presName="conn2-1" presStyleLbl="parChTrans1D3" presStyleIdx="3" presStyleCnt="11"/>
      <dgm:spPr/>
      <dgm:t>
        <a:bodyPr/>
        <a:lstStyle/>
        <a:p>
          <a:endParaRPr lang="en-US"/>
        </a:p>
      </dgm:t>
    </dgm:pt>
    <dgm:pt modelId="{2560953B-2E0E-474D-BFDE-F67C89AB45E2}" type="pres">
      <dgm:prSet presAssocID="{60839809-ACF1-4C78-AB1B-530E862022AC}" presName="connTx" presStyleLbl="parChTrans1D3" presStyleIdx="3" presStyleCnt="11"/>
      <dgm:spPr/>
      <dgm:t>
        <a:bodyPr/>
        <a:lstStyle/>
        <a:p>
          <a:endParaRPr lang="en-US"/>
        </a:p>
      </dgm:t>
    </dgm:pt>
    <dgm:pt modelId="{4862BC1B-A982-42D6-BE9E-EC16D57D435A}" type="pres">
      <dgm:prSet presAssocID="{A5F409B2-9304-43F6-9FFB-3633FC720641}" presName="root2" presStyleCnt="0"/>
      <dgm:spPr/>
    </dgm:pt>
    <dgm:pt modelId="{3ABFE8AF-4F57-413B-848E-96969B4F9D9A}" type="pres">
      <dgm:prSet presAssocID="{A5F409B2-9304-43F6-9FFB-3633FC720641}" presName="LevelTwoTextNode" presStyleLbl="node3" presStyleIdx="3" presStyleCnt="11">
        <dgm:presLayoutVars>
          <dgm:chPref val="3"/>
        </dgm:presLayoutVars>
      </dgm:prSet>
      <dgm:spPr/>
      <dgm:t>
        <a:bodyPr/>
        <a:lstStyle/>
        <a:p>
          <a:endParaRPr lang="en-US"/>
        </a:p>
      </dgm:t>
    </dgm:pt>
    <dgm:pt modelId="{475C8EE9-99D4-415F-A260-D4D26D144559}" type="pres">
      <dgm:prSet presAssocID="{A5F409B2-9304-43F6-9FFB-3633FC720641}" presName="level3hierChild" presStyleCnt="0"/>
      <dgm:spPr/>
    </dgm:pt>
    <dgm:pt modelId="{653B5556-26D7-467E-9D6B-087912173279}" type="pres">
      <dgm:prSet presAssocID="{CE5573D3-3367-4166-9017-0FEB37AFAA4B}" presName="conn2-1" presStyleLbl="parChTrans1D3" presStyleIdx="4" presStyleCnt="11"/>
      <dgm:spPr/>
      <dgm:t>
        <a:bodyPr/>
        <a:lstStyle/>
        <a:p>
          <a:endParaRPr lang="en-US"/>
        </a:p>
      </dgm:t>
    </dgm:pt>
    <dgm:pt modelId="{63A93BE0-5722-4C49-B2BD-4E38CCFB01E9}" type="pres">
      <dgm:prSet presAssocID="{CE5573D3-3367-4166-9017-0FEB37AFAA4B}" presName="connTx" presStyleLbl="parChTrans1D3" presStyleIdx="4" presStyleCnt="11"/>
      <dgm:spPr/>
      <dgm:t>
        <a:bodyPr/>
        <a:lstStyle/>
        <a:p>
          <a:endParaRPr lang="en-US"/>
        </a:p>
      </dgm:t>
    </dgm:pt>
    <dgm:pt modelId="{FF2D85F7-4A19-49D4-A9E7-45E81F160EF6}" type="pres">
      <dgm:prSet presAssocID="{7EBA98CF-52C2-4C63-BC9C-9EEDDC184C18}" presName="root2" presStyleCnt="0"/>
      <dgm:spPr/>
    </dgm:pt>
    <dgm:pt modelId="{C6E12119-5660-4AEA-A20C-4E087ED56080}" type="pres">
      <dgm:prSet presAssocID="{7EBA98CF-52C2-4C63-BC9C-9EEDDC184C18}" presName="LevelTwoTextNode" presStyleLbl="node3" presStyleIdx="4" presStyleCnt="11">
        <dgm:presLayoutVars>
          <dgm:chPref val="3"/>
        </dgm:presLayoutVars>
      </dgm:prSet>
      <dgm:spPr/>
      <dgm:t>
        <a:bodyPr/>
        <a:lstStyle/>
        <a:p>
          <a:endParaRPr lang="en-US"/>
        </a:p>
      </dgm:t>
    </dgm:pt>
    <dgm:pt modelId="{C073B081-4F8E-4A2E-833B-2F83ED3466CF}" type="pres">
      <dgm:prSet presAssocID="{7EBA98CF-52C2-4C63-BC9C-9EEDDC184C18}" presName="level3hierChild" presStyleCnt="0"/>
      <dgm:spPr/>
    </dgm:pt>
    <dgm:pt modelId="{4255B60A-B728-484C-9D25-4B6636CB04B4}" type="pres">
      <dgm:prSet presAssocID="{EA65428B-204F-4633-8D0D-33BC5E1C613E}" presName="conn2-1" presStyleLbl="parChTrans1D3" presStyleIdx="5" presStyleCnt="11"/>
      <dgm:spPr/>
      <dgm:t>
        <a:bodyPr/>
        <a:lstStyle/>
        <a:p>
          <a:endParaRPr lang="en-US"/>
        </a:p>
      </dgm:t>
    </dgm:pt>
    <dgm:pt modelId="{97045E1C-9997-4F17-90C6-AE78F62ECC45}" type="pres">
      <dgm:prSet presAssocID="{EA65428B-204F-4633-8D0D-33BC5E1C613E}" presName="connTx" presStyleLbl="parChTrans1D3" presStyleIdx="5" presStyleCnt="11"/>
      <dgm:spPr/>
      <dgm:t>
        <a:bodyPr/>
        <a:lstStyle/>
        <a:p>
          <a:endParaRPr lang="en-US"/>
        </a:p>
      </dgm:t>
    </dgm:pt>
    <dgm:pt modelId="{CA59DD21-E0F7-4854-A2A4-D3E334739D65}" type="pres">
      <dgm:prSet presAssocID="{C2E21AAD-BAD1-4283-B5B9-E21644A1497B}" presName="root2" presStyleCnt="0"/>
      <dgm:spPr/>
    </dgm:pt>
    <dgm:pt modelId="{5DAF892B-E902-4DC1-B16C-895A950B3E97}" type="pres">
      <dgm:prSet presAssocID="{C2E21AAD-BAD1-4283-B5B9-E21644A1497B}" presName="LevelTwoTextNode" presStyleLbl="node3" presStyleIdx="5" presStyleCnt="11">
        <dgm:presLayoutVars>
          <dgm:chPref val="3"/>
        </dgm:presLayoutVars>
      </dgm:prSet>
      <dgm:spPr/>
      <dgm:t>
        <a:bodyPr/>
        <a:lstStyle/>
        <a:p>
          <a:endParaRPr lang="en-US"/>
        </a:p>
      </dgm:t>
    </dgm:pt>
    <dgm:pt modelId="{0D24D413-F1EA-4A6E-8E20-9EA530A4EAFA}" type="pres">
      <dgm:prSet presAssocID="{C2E21AAD-BAD1-4283-B5B9-E21644A1497B}" presName="level3hierChild" presStyleCnt="0"/>
      <dgm:spPr/>
    </dgm:pt>
    <dgm:pt modelId="{128C9883-D5A3-41FB-AC73-7E60057A02BC}" type="pres">
      <dgm:prSet presAssocID="{F59EC3C0-569E-477A-A064-DE28F8DCA0B2}" presName="conn2-1" presStyleLbl="parChTrans1D2" presStyleIdx="2" presStyleCnt="5"/>
      <dgm:spPr/>
      <dgm:t>
        <a:bodyPr/>
        <a:lstStyle/>
        <a:p>
          <a:endParaRPr lang="en-US"/>
        </a:p>
      </dgm:t>
    </dgm:pt>
    <dgm:pt modelId="{2BD9BF43-E1C5-4119-A006-DDF6AB587B58}" type="pres">
      <dgm:prSet presAssocID="{F59EC3C0-569E-477A-A064-DE28F8DCA0B2}" presName="connTx" presStyleLbl="parChTrans1D2" presStyleIdx="2" presStyleCnt="5"/>
      <dgm:spPr/>
      <dgm:t>
        <a:bodyPr/>
        <a:lstStyle/>
        <a:p>
          <a:endParaRPr lang="en-US"/>
        </a:p>
      </dgm:t>
    </dgm:pt>
    <dgm:pt modelId="{9BCD29BB-B4C0-495E-A80D-6F1E44B02250}" type="pres">
      <dgm:prSet presAssocID="{9B246948-6E05-4961-9C82-B394594FC758}" presName="root2" presStyleCnt="0"/>
      <dgm:spPr/>
    </dgm:pt>
    <dgm:pt modelId="{D59E6993-8BE4-4559-8A6C-19567CAB3F70}" type="pres">
      <dgm:prSet presAssocID="{9B246948-6E05-4961-9C82-B394594FC758}" presName="LevelTwoTextNode" presStyleLbl="node2" presStyleIdx="2" presStyleCnt="5">
        <dgm:presLayoutVars>
          <dgm:chPref val="3"/>
        </dgm:presLayoutVars>
      </dgm:prSet>
      <dgm:spPr/>
      <dgm:t>
        <a:bodyPr/>
        <a:lstStyle/>
        <a:p>
          <a:endParaRPr lang="en-US"/>
        </a:p>
      </dgm:t>
    </dgm:pt>
    <dgm:pt modelId="{3AE94791-2818-4165-93D3-F56C4F1B32BF}" type="pres">
      <dgm:prSet presAssocID="{9B246948-6E05-4961-9C82-B394594FC758}" presName="level3hierChild" presStyleCnt="0"/>
      <dgm:spPr/>
    </dgm:pt>
    <dgm:pt modelId="{944EACBF-BC6F-477F-9145-0CEF115BF1C3}" type="pres">
      <dgm:prSet presAssocID="{ED58CAE7-491C-4450-AB66-E16516232640}" presName="conn2-1" presStyleLbl="parChTrans1D3" presStyleIdx="6" presStyleCnt="11"/>
      <dgm:spPr/>
      <dgm:t>
        <a:bodyPr/>
        <a:lstStyle/>
        <a:p>
          <a:endParaRPr lang="en-US"/>
        </a:p>
      </dgm:t>
    </dgm:pt>
    <dgm:pt modelId="{DF5DCCB0-8286-4F12-A6C9-8AE07032BC58}" type="pres">
      <dgm:prSet presAssocID="{ED58CAE7-491C-4450-AB66-E16516232640}" presName="connTx" presStyleLbl="parChTrans1D3" presStyleIdx="6" presStyleCnt="11"/>
      <dgm:spPr/>
      <dgm:t>
        <a:bodyPr/>
        <a:lstStyle/>
        <a:p>
          <a:endParaRPr lang="en-US"/>
        </a:p>
      </dgm:t>
    </dgm:pt>
    <dgm:pt modelId="{82718B1C-161B-40D9-801B-86308F21F68B}" type="pres">
      <dgm:prSet presAssocID="{9536E389-2DA6-44D9-BE43-E5800D149E53}" presName="root2" presStyleCnt="0"/>
      <dgm:spPr/>
    </dgm:pt>
    <dgm:pt modelId="{7AF81FF4-079E-4490-9E50-E597573E0A6B}" type="pres">
      <dgm:prSet presAssocID="{9536E389-2DA6-44D9-BE43-E5800D149E53}" presName="LevelTwoTextNode" presStyleLbl="node3" presStyleIdx="6" presStyleCnt="11">
        <dgm:presLayoutVars>
          <dgm:chPref val="3"/>
        </dgm:presLayoutVars>
      </dgm:prSet>
      <dgm:spPr/>
      <dgm:t>
        <a:bodyPr/>
        <a:lstStyle/>
        <a:p>
          <a:endParaRPr lang="en-US"/>
        </a:p>
      </dgm:t>
    </dgm:pt>
    <dgm:pt modelId="{24B36738-AAD9-463E-AC1C-E65FBB51D841}" type="pres">
      <dgm:prSet presAssocID="{9536E389-2DA6-44D9-BE43-E5800D149E53}" presName="level3hierChild" presStyleCnt="0"/>
      <dgm:spPr/>
    </dgm:pt>
    <dgm:pt modelId="{AD0414BB-3B66-4377-99E8-9C6FD8CA09C8}" type="pres">
      <dgm:prSet presAssocID="{F628F8A5-BEB7-42A0-AFAB-A1863421640D}" presName="conn2-1" presStyleLbl="parChTrans1D3" presStyleIdx="7" presStyleCnt="11"/>
      <dgm:spPr/>
      <dgm:t>
        <a:bodyPr/>
        <a:lstStyle/>
        <a:p>
          <a:endParaRPr lang="en-US"/>
        </a:p>
      </dgm:t>
    </dgm:pt>
    <dgm:pt modelId="{AB3B5A33-ADA0-4193-B7A7-1021B5CDD23C}" type="pres">
      <dgm:prSet presAssocID="{F628F8A5-BEB7-42A0-AFAB-A1863421640D}" presName="connTx" presStyleLbl="parChTrans1D3" presStyleIdx="7" presStyleCnt="11"/>
      <dgm:spPr/>
      <dgm:t>
        <a:bodyPr/>
        <a:lstStyle/>
        <a:p>
          <a:endParaRPr lang="en-US"/>
        </a:p>
      </dgm:t>
    </dgm:pt>
    <dgm:pt modelId="{47F5E71E-EEEB-488A-90FB-4587FD6A4EA1}" type="pres">
      <dgm:prSet presAssocID="{4EDDF1AC-E604-489C-A768-DECA2EB32A95}" presName="root2" presStyleCnt="0"/>
      <dgm:spPr/>
    </dgm:pt>
    <dgm:pt modelId="{51B9502A-E5B5-47F0-8A8D-98460BDED8C9}" type="pres">
      <dgm:prSet presAssocID="{4EDDF1AC-E604-489C-A768-DECA2EB32A95}" presName="LevelTwoTextNode" presStyleLbl="node3" presStyleIdx="7" presStyleCnt="11">
        <dgm:presLayoutVars>
          <dgm:chPref val="3"/>
        </dgm:presLayoutVars>
      </dgm:prSet>
      <dgm:spPr/>
      <dgm:t>
        <a:bodyPr/>
        <a:lstStyle/>
        <a:p>
          <a:endParaRPr lang="en-US"/>
        </a:p>
      </dgm:t>
    </dgm:pt>
    <dgm:pt modelId="{DB10BB30-37AF-4607-AB29-5375DE914BE0}" type="pres">
      <dgm:prSet presAssocID="{4EDDF1AC-E604-489C-A768-DECA2EB32A95}" presName="level3hierChild" presStyleCnt="0"/>
      <dgm:spPr/>
    </dgm:pt>
    <dgm:pt modelId="{A339C28B-47F1-4779-9FD7-4D190C3E7ED9}" type="pres">
      <dgm:prSet presAssocID="{BCAE8AAC-C3E4-4B59-98B2-839764674741}" presName="conn2-1" presStyleLbl="parChTrans1D2" presStyleIdx="3" presStyleCnt="5"/>
      <dgm:spPr/>
      <dgm:t>
        <a:bodyPr/>
        <a:lstStyle/>
        <a:p>
          <a:endParaRPr lang="en-US"/>
        </a:p>
      </dgm:t>
    </dgm:pt>
    <dgm:pt modelId="{F41E2285-8DFA-4549-9F3B-462621A29BF8}" type="pres">
      <dgm:prSet presAssocID="{BCAE8AAC-C3E4-4B59-98B2-839764674741}" presName="connTx" presStyleLbl="parChTrans1D2" presStyleIdx="3" presStyleCnt="5"/>
      <dgm:spPr/>
      <dgm:t>
        <a:bodyPr/>
        <a:lstStyle/>
        <a:p>
          <a:endParaRPr lang="en-US"/>
        </a:p>
      </dgm:t>
    </dgm:pt>
    <dgm:pt modelId="{6101650E-FA48-42AC-8513-364F21590496}" type="pres">
      <dgm:prSet presAssocID="{C53AFB1C-4B17-4349-AC2C-D84FA800AE32}" presName="root2" presStyleCnt="0"/>
      <dgm:spPr/>
    </dgm:pt>
    <dgm:pt modelId="{FF4A7A5E-401C-4FF3-B973-CE03750C5D8A}" type="pres">
      <dgm:prSet presAssocID="{C53AFB1C-4B17-4349-AC2C-D84FA800AE32}" presName="LevelTwoTextNode" presStyleLbl="node2" presStyleIdx="3" presStyleCnt="5">
        <dgm:presLayoutVars>
          <dgm:chPref val="3"/>
        </dgm:presLayoutVars>
      </dgm:prSet>
      <dgm:spPr/>
      <dgm:t>
        <a:bodyPr/>
        <a:lstStyle/>
        <a:p>
          <a:endParaRPr lang="en-US"/>
        </a:p>
      </dgm:t>
    </dgm:pt>
    <dgm:pt modelId="{02383447-79F9-48C7-B7AA-2C4EC3C0BAFC}" type="pres">
      <dgm:prSet presAssocID="{C53AFB1C-4B17-4349-AC2C-D84FA800AE32}" presName="level3hierChild" presStyleCnt="0"/>
      <dgm:spPr/>
    </dgm:pt>
    <dgm:pt modelId="{0969F7E3-E315-4D3C-91B5-21C024C65147}" type="pres">
      <dgm:prSet presAssocID="{2854C45D-623D-44E3-AD0D-AF36E41A89C9}" presName="conn2-1" presStyleLbl="parChTrans1D3" presStyleIdx="8" presStyleCnt="11"/>
      <dgm:spPr/>
      <dgm:t>
        <a:bodyPr/>
        <a:lstStyle/>
        <a:p>
          <a:endParaRPr lang="en-US"/>
        </a:p>
      </dgm:t>
    </dgm:pt>
    <dgm:pt modelId="{57627141-E6B7-4E0A-A40B-CB3FBACDF38F}" type="pres">
      <dgm:prSet presAssocID="{2854C45D-623D-44E3-AD0D-AF36E41A89C9}" presName="connTx" presStyleLbl="parChTrans1D3" presStyleIdx="8" presStyleCnt="11"/>
      <dgm:spPr/>
      <dgm:t>
        <a:bodyPr/>
        <a:lstStyle/>
        <a:p>
          <a:endParaRPr lang="en-US"/>
        </a:p>
      </dgm:t>
    </dgm:pt>
    <dgm:pt modelId="{A14EA23D-7CF3-4FC7-89CC-176DA9FBDE36}" type="pres">
      <dgm:prSet presAssocID="{E4CC1B8E-63F4-46E0-9C1E-3CEBBC5A9981}" presName="root2" presStyleCnt="0"/>
      <dgm:spPr/>
    </dgm:pt>
    <dgm:pt modelId="{92C7E161-4C95-44CD-9D1C-E06040036A68}" type="pres">
      <dgm:prSet presAssocID="{E4CC1B8E-63F4-46E0-9C1E-3CEBBC5A9981}" presName="LevelTwoTextNode" presStyleLbl="node3" presStyleIdx="8" presStyleCnt="11">
        <dgm:presLayoutVars>
          <dgm:chPref val="3"/>
        </dgm:presLayoutVars>
      </dgm:prSet>
      <dgm:spPr/>
      <dgm:t>
        <a:bodyPr/>
        <a:lstStyle/>
        <a:p>
          <a:endParaRPr lang="en-US"/>
        </a:p>
      </dgm:t>
    </dgm:pt>
    <dgm:pt modelId="{8DD93C85-D7A0-4A22-BC0B-8BAF7224438E}" type="pres">
      <dgm:prSet presAssocID="{E4CC1B8E-63F4-46E0-9C1E-3CEBBC5A9981}" presName="level3hierChild" presStyleCnt="0"/>
      <dgm:spPr/>
    </dgm:pt>
    <dgm:pt modelId="{C59C7101-568D-46AB-9FE3-45FA15AAD4EE}" type="pres">
      <dgm:prSet presAssocID="{962B4656-21C7-4310-99F6-F633B00C6EB9}" presName="conn2-1" presStyleLbl="parChTrans1D3" presStyleIdx="9" presStyleCnt="11"/>
      <dgm:spPr/>
      <dgm:t>
        <a:bodyPr/>
        <a:lstStyle/>
        <a:p>
          <a:endParaRPr lang="en-US"/>
        </a:p>
      </dgm:t>
    </dgm:pt>
    <dgm:pt modelId="{C312025A-3900-4691-B5B9-D7FF2358A6D5}" type="pres">
      <dgm:prSet presAssocID="{962B4656-21C7-4310-99F6-F633B00C6EB9}" presName="connTx" presStyleLbl="parChTrans1D3" presStyleIdx="9" presStyleCnt="11"/>
      <dgm:spPr/>
      <dgm:t>
        <a:bodyPr/>
        <a:lstStyle/>
        <a:p>
          <a:endParaRPr lang="en-US"/>
        </a:p>
      </dgm:t>
    </dgm:pt>
    <dgm:pt modelId="{C70D60A1-4E22-4CD0-8E70-BC209D7DBEEC}" type="pres">
      <dgm:prSet presAssocID="{C7DEB12C-9A6E-42F2-AB2F-6B5031C0E731}" presName="root2" presStyleCnt="0"/>
      <dgm:spPr/>
    </dgm:pt>
    <dgm:pt modelId="{11930C01-C4E7-45E5-92EF-9081B1A46871}" type="pres">
      <dgm:prSet presAssocID="{C7DEB12C-9A6E-42F2-AB2F-6B5031C0E731}" presName="LevelTwoTextNode" presStyleLbl="node3" presStyleIdx="9" presStyleCnt="11">
        <dgm:presLayoutVars>
          <dgm:chPref val="3"/>
        </dgm:presLayoutVars>
      </dgm:prSet>
      <dgm:spPr/>
      <dgm:t>
        <a:bodyPr/>
        <a:lstStyle/>
        <a:p>
          <a:endParaRPr lang="en-US"/>
        </a:p>
      </dgm:t>
    </dgm:pt>
    <dgm:pt modelId="{46E0D9D2-3349-421F-B447-C8E3C4380AD6}" type="pres">
      <dgm:prSet presAssocID="{C7DEB12C-9A6E-42F2-AB2F-6B5031C0E731}" presName="level3hierChild" presStyleCnt="0"/>
      <dgm:spPr/>
    </dgm:pt>
    <dgm:pt modelId="{F03E44F8-65C1-482B-BC83-24A074AA169E}" type="pres">
      <dgm:prSet presAssocID="{70C13220-CD35-4218-9FEE-2EF460E1333C}" presName="conn2-1" presStyleLbl="parChTrans1D3" presStyleIdx="10" presStyleCnt="11"/>
      <dgm:spPr/>
      <dgm:t>
        <a:bodyPr/>
        <a:lstStyle/>
        <a:p>
          <a:endParaRPr lang="en-US"/>
        </a:p>
      </dgm:t>
    </dgm:pt>
    <dgm:pt modelId="{3BCA0F34-DA39-403E-A056-A0DBC7148F13}" type="pres">
      <dgm:prSet presAssocID="{70C13220-CD35-4218-9FEE-2EF460E1333C}" presName="connTx" presStyleLbl="parChTrans1D3" presStyleIdx="10" presStyleCnt="11"/>
      <dgm:spPr/>
      <dgm:t>
        <a:bodyPr/>
        <a:lstStyle/>
        <a:p>
          <a:endParaRPr lang="en-US"/>
        </a:p>
      </dgm:t>
    </dgm:pt>
    <dgm:pt modelId="{34A66361-FD89-4E6A-9EBC-EF70FCF38D9B}" type="pres">
      <dgm:prSet presAssocID="{00322593-981A-4AB3-A251-EA78B3C3638F}" presName="root2" presStyleCnt="0"/>
      <dgm:spPr/>
    </dgm:pt>
    <dgm:pt modelId="{62544667-D4BC-45BA-93B5-0ED6F939C12A}" type="pres">
      <dgm:prSet presAssocID="{00322593-981A-4AB3-A251-EA78B3C3638F}" presName="LevelTwoTextNode" presStyleLbl="node3" presStyleIdx="10" presStyleCnt="11">
        <dgm:presLayoutVars>
          <dgm:chPref val="3"/>
        </dgm:presLayoutVars>
      </dgm:prSet>
      <dgm:spPr/>
      <dgm:t>
        <a:bodyPr/>
        <a:lstStyle/>
        <a:p>
          <a:endParaRPr lang="en-US"/>
        </a:p>
      </dgm:t>
    </dgm:pt>
    <dgm:pt modelId="{A88BD816-35AF-4771-B5B4-0E318255CACB}" type="pres">
      <dgm:prSet presAssocID="{00322593-981A-4AB3-A251-EA78B3C3638F}" presName="level3hierChild" presStyleCnt="0"/>
      <dgm:spPr/>
    </dgm:pt>
    <dgm:pt modelId="{D5C22A8F-4F12-42A5-A50A-ADCF9748C9D7}" type="pres">
      <dgm:prSet presAssocID="{AE3CF501-F97D-4E46-BF7C-AC31923CF845}" presName="conn2-1" presStyleLbl="parChTrans1D2" presStyleIdx="4" presStyleCnt="5"/>
      <dgm:spPr/>
      <dgm:t>
        <a:bodyPr/>
        <a:lstStyle/>
        <a:p>
          <a:endParaRPr lang="en-US"/>
        </a:p>
      </dgm:t>
    </dgm:pt>
    <dgm:pt modelId="{C88C1B9F-981C-4B51-BE97-18874BE97BA2}" type="pres">
      <dgm:prSet presAssocID="{AE3CF501-F97D-4E46-BF7C-AC31923CF845}" presName="connTx" presStyleLbl="parChTrans1D2" presStyleIdx="4" presStyleCnt="5"/>
      <dgm:spPr/>
      <dgm:t>
        <a:bodyPr/>
        <a:lstStyle/>
        <a:p>
          <a:endParaRPr lang="en-US"/>
        </a:p>
      </dgm:t>
    </dgm:pt>
    <dgm:pt modelId="{2DA0DF18-6605-4CEA-844F-2EA661BAC19A}" type="pres">
      <dgm:prSet presAssocID="{C9CF666C-E08D-405D-BFEB-5619A7C62EDF}" presName="root2" presStyleCnt="0"/>
      <dgm:spPr/>
    </dgm:pt>
    <dgm:pt modelId="{7A2C6A90-436E-47D3-9940-AF38997B95F5}" type="pres">
      <dgm:prSet presAssocID="{C9CF666C-E08D-405D-BFEB-5619A7C62EDF}" presName="LevelTwoTextNode" presStyleLbl="node2" presStyleIdx="4" presStyleCnt="5">
        <dgm:presLayoutVars>
          <dgm:chPref val="3"/>
        </dgm:presLayoutVars>
      </dgm:prSet>
      <dgm:spPr/>
      <dgm:t>
        <a:bodyPr/>
        <a:lstStyle/>
        <a:p>
          <a:endParaRPr lang="en-US"/>
        </a:p>
      </dgm:t>
    </dgm:pt>
    <dgm:pt modelId="{C23BACE0-0010-4BBF-AC49-6C426EB374AA}" type="pres">
      <dgm:prSet presAssocID="{C9CF666C-E08D-405D-BFEB-5619A7C62EDF}" presName="level3hierChild" presStyleCnt="0"/>
      <dgm:spPr/>
    </dgm:pt>
  </dgm:ptLst>
  <dgm:cxnLst>
    <dgm:cxn modelId="{66F280A4-8537-492F-965C-8E495CBAF053}" type="presOf" srcId="{56E51386-0116-4D75-8C3F-D43BB5AB03C6}" destId="{45001606-956C-44EA-92AC-154A54F9D10F}" srcOrd="1" destOrd="0" presId="urn:microsoft.com/office/officeart/2008/layout/HorizontalMultiLevelHierarchy"/>
    <dgm:cxn modelId="{5410D57D-CC0F-432F-BEF5-367F46F1523B}" srcId="{CBB05617-DB25-4CBC-82BD-0C2BB1289804}" destId="{D3856BC7-8D87-40FE-8C7F-B13ECF384E00}" srcOrd="0" destOrd="0" parTransId="{C43913EB-99DE-468C-85C7-63E865DD0103}" sibTransId="{C8762758-9413-42A3-85ED-F58BEE0D4D6C}"/>
    <dgm:cxn modelId="{D2DF2657-73AA-4FD4-B9E2-5314C5E6778E}" type="presOf" srcId="{C9CF666C-E08D-405D-BFEB-5619A7C62EDF}" destId="{7A2C6A90-436E-47D3-9940-AF38997B95F5}" srcOrd="0" destOrd="0" presId="urn:microsoft.com/office/officeart/2008/layout/HorizontalMultiLevelHierarchy"/>
    <dgm:cxn modelId="{05CB14DE-63F5-44E8-97CC-5D7ECEAC77A4}" type="presOf" srcId="{60839809-ACF1-4C78-AB1B-530E862022AC}" destId="{2560953B-2E0E-474D-BFDE-F67C89AB45E2}" srcOrd="1" destOrd="0" presId="urn:microsoft.com/office/officeart/2008/layout/HorizontalMultiLevelHierarchy"/>
    <dgm:cxn modelId="{F871C0E2-644C-44FA-A5E8-0FCEF65F3971}" srcId="{56F66B7E-00FD-4A2E-9E33-5B8D05B451DB}" destId="{3ADB82D0-8632-4E13-B660-08F9BB362F80}" srcOrd="0" destOrd="0" parTransId="{74CC6C5A-4F69-4F80-A2D2-FC2090D21DC1}" sibTransId="{9EA54E2D-586F-4DD2-B58F-1850EA2586B4}"/>
    <dgm:cxn modelId="{FA1129C1-0F13-4501-8310-69DC909ED2D7}" type="presOf" srcId="{CE5573D3-3367-4166-9017-0FEB37AFAA4B}" destId="{63A93BE0-5722-4C49-B2BD-4E38CCFB01E9}" srcOrd="1" destOrd="0" presId="urn:microsoft.com/office/officeart/2008/layout/HorizontalMultiLevelHierarchy"/>
    <dgm:cxn modelId="{D89F4E1D-C5C5-48D8-B92D-762CE60DB576}" type="presOf" srcId="{EA65428B-204F-4633-8D0D-33BC5E1C613E}" destId="{97045E1C-9997-4F17-90C6-AE78F62ECC45}" srcOrd="1" destOrd="0" presId="urn:microsoft.com/office/officeart/2008/layout/HorizontalMultiLevelHierarchy"/>
    <dgm:cxn modelId="{D477FFC9-44E0-44D4-9EE0-4D56AB779C15}" type="presOf" srcId="{E94202FB-F750-4F3A-B8CE-9B6B292B9AC4}" destId="{FC13FE31-0173-402D-A3B2-4554DEF8F9BB}" srcOrd="1" destOrd="0" presId="urn:microsoft.com/office/officeart/2008/layout/HorizontalMultiLevelHierarchy"/>
    <dgm:cxn modelId="{6929D2AE-513B-4A9D-AD73-56552A7CF1ED}" type="presOf" srcId="{60839809-ACF1-4C78-AB1B-530E862022AC}" destId="{A2543724-4202-4297-BE5D-65F12A84046F}" srcOrd="0" destOrd="0" presId="urn:microsoft.com/office/officeart/2008/layout/HorizontalMultiLevelHierarchy"/>
    <dgm:cxn modelId="{9D9D6653-3156-46E2-9197-59DC62FB5BAE}" type="presOf" srcId="{70C13220-CD35-4218-9FEE-2EF460E1333C}" destId="{F03E44F8-65C1-482B-BC83-24A074AA169E}" srcOrd="0" destOrd="0" presId="urn:microsoft.com/office/officeart/2008/layout/HorizontalMultiLevelHierarchy"/>
    <dgm:cxn modelId="{305F50EB-A234-4A4C-B0D0-F93CE914AB6A}" type="presOf" srcId="{D3856BC7-8D87-40FE-8C7F-B13ECF384E00}" destId="{EBCDCE26-C04F-44CE-8631-08B11F5A7029}" srcOrd="0" destOrd="0" presId="urn:microsoft.com/office/officeart/2008/layout/HorizontalMultiLevelHierarchy"/>
    <dgm:cxn modelId="{CBD3A018-C432-4B2D-98E9-6C52EB8E8904}" type="presOf" srcId="{EA65428B-204F-4633-8D0D-33BC5E1C613E}" destId="{4255B60A-B728-484C-9D25-4B6636CB04B4}" srcOrd="0" destOrd="0" presId="urn:microsoft.com/office/officeart/2008/layout/HorizontalMultiLevelHierarchy"/>
    <dgm:cxn modelId="{05D15526-BF17-4636-878B-38E58117B987}" type="presOf" srcId="{A5F409B2-9304-43F6-9FFB-3633FC720641}" destId="{3ABFE8AF-4F57-413B-848E-96969B4F9D9A}" srcOrd="0" destOrd="0" presId="urn:microsoft.com/office/officeart/2008/layout/HorizontalMultiLevelHierarchy"/>
    <dgm:cxn modelId="{D102FECE-EA6F-43E1-9859-C755EFAFBFCF}" type="presOf" srcId="{56F66B7E-00FD-4A2E-9E33-5B8D05B451DB}" destId="{F05921B3-D119-4FF3-B73F-9C80E76C17B6}" srcOrd="0" destOrd="0" presId="urn:microsoft.com/office/officeart/2008/layout/HorizontalMultiLevelHierarchy"/>
    <dgm:cxn modelId="{83B6CFAA-872B-4991-9DAF-6F69ABFA4FAA}" type="presOf" srcId="{8C02B7F8-67BF-4DCF-A119-6E7AB1C308F1}" destId="{8D1EC086-37D1-4CF1-A22A-7F417941A1DC}" srcOrd="0" destOrd="0" presId="urn:microsoft.com/office/officeart/2008/layout/HorizontalMultiLevelHierarchy"/>
    <dgm:cxn modelId="{FE785E70-95F4-492C-A4B7-5ACDF45F0144}" srcId="{2EB4B2DE-F6E5-456F-8E9F-C94DD64C2B8D}" destId="{8C02B7F8-67BF-4DCF-A119-6E7AB1C308F1}" srcOrd="0" destOrd="0" parTransId="{2867AE30-26A7-4745-AA17-B55F79B3D8C0}" sibTransId="{9E6AB678-55B3-4A5D-B1C2-571555B3A52D}"/>
    <dgm:cxn modelId="{1B8C1538-F48B-43D9-A593-9FEF68805F09}" type="presOf" srcId="{C0E8D7DA-43CD-46E1-9994-50C38B3AB61B}" destId="{C7F4A2BB-F4EA-4C36-B6C0-1B2B4641DCFB}" srcOrd="0" destOrd="0" presId="urn:microsoft.com/office/officeart/2008/layout/HorizontalMultiLevelHierarchy"/>
    <dgm:cxn modelId="{3259D2B9-6D08-4668-9088-F6AA595EF121}" srcId="{CBB05617-DB25-4CBC-82BD-0C2BB1289804}" destId="{2EB4B2DE-F6E5-456F-8E9F-C94DD64C2B8D}" srcOrd="1" destOrd="0" parTransId="{E94202FB-F750-4F3A-B8CE-9B6B292B9AC4}" sibTransId="{6182C270-A3D5-4BD6-8013-5A65A8371698}"/>
    <dgm:cxn modelId="{5EFBA3DA-291D-429B-BED1-020E5A002EDF}" srcId="{56F66B7E-00FD-4A2E-9E33-5B8D05B451DB}" destId="{D5C008D5-25D2-420C-B5C5-A86AE15F3A66}" srcOrd="1" destOrd="0" parTransId="{56E51386-0116-4D75-8C3F-D43BB5AB03C6}" sibTransId="{252B69D9-16BD-41AE-A1C0-C93B63102100}"/>
    <dgm:cxn modelId="{E18A932C-4C04-4207-AB8E-3F5D5C2C3E0C}" srcId="{C53AFB1C-4B17-4349-AC2C-D84FA800AE32}" destId="{E4CC1B8E-63F4-46E0-9C1E-3CEBBC5A9981}" srcOrd="0" destOrd="0" parTransId="{2854C45D-623D-44E3-AD0D-AF36E41A89C9}" sibTransId="{D7143F55-C6C6-44F1-9F43-E7768854E345}"/>
    <dgm:cxn modelId="{5B929B57-F0DA-4223-B10C-C9C37B419587}" type="presOf" srcId="{C43913EB-99DE-468C-85C7-63E865DD0103}" destId="{4EA1CD90-2B65-4C46-81A2-719AE21023FB}" srcOrd="0" destOrd="0" presId="urn:microsoft.com/office/officeart/2008/layout/HorizontalMultiLevelHierarchy"/>
    <dgm:cxn modelId="{978620EF-8873-44B1-9404-D78621F608BA}" type="presOf" srcId="{ED58CAE7-491C-4450-AB66-E16516232640}" destId="{DF5DCCB0-8286-4F12-A6C9-8AE07032BC58}" srcOrd="1" destOrd="0" presId="urn:microsoft.com/office/officeart/2008/layout/HorizontalMultiLevelHierarchy"/>
    <dgm:cxn modelId="{A58EED77-41FA-4377-875A-4785B6047CEE}" type="presOf" srcId="{2854C45D-623D-44E3-AD0D-AF36E41A89C9}" destId="{0969F7E3-E315-4D3C-91B5-21C024C65147}" srcOrd="0" destOrd="0" presId="urn:microsoft.com/office/officeart/2008/layout/HorizontalMultiLevelHierarchy"/>
    <dgm:cxn modelId="{0711F16A-8C7C-4553-AC0A-6C9D51991D2F}" type="presOf" srcId="{C53AFB1C-4B17-4349-AC2C-D84FA800AE32}" destId="{FF4A7A5E-401C-4FF3-B973-CE03750C5D8A}" srcOrd="0" destOrd="0" presId="urn:microsoft.com/office/officeart/2008/layout/HorizontalMultiLevelHierarchy"/>
    <dgm:cxn modelId="{CAEA2DEC-0787-4848-8561-86C98DF5F9AD}" type="presOf" srcId="{56E51386-0116-4D75-8C3F-D43BB5AB03C6}" destId="{60DA02B2-9183-4332-B70C-83392578D200}" srcOrd="0" destOrd="0" presId="urn:microsoft.com/office/officeart/2008/layout/HorizontalMultiLevelHierarchy"/>
    <dgm:cxn modelId="{9EE60536-79D8-4EDA-9558-71B198D91C0B}" type="presOf" srcId="{C0E8D7DA-43CD-46E1-9994-50C38B3AB61B}" destId="{FCF15A65-3B95-49BB-B45E-E3C5E259C14F}" srcOrd="1" destOrd="0" presId="urn:microsoft.com/office/officeart/2008/layout/HorizontalMultiLevelHierarchy"/>
    <dgm:cxn modelId="{CE595670-C6F0-4F43-90E5-0B6DA2D75D4A}" srcId="{C53AFB1C-4B17-4349-AC2C-D84FA800AE32}" destId="{00322593-981A-4AB3-A251-EA78B3C3638F}" srcOrd="2" destOrd="0" parTransId="{70C13220-CD35-4218-9FEE-2EF460E1333C}" sibTransId="{5715A603-73A5-4C44-B6F2-EEFF003A146E}"/>
    <dgm:cxn modelId="{E30FFC1B-179B-4C66-9634-7834F3137F3C}" type="presOf" srcId="{ED58CAE7-491C-4450-AB66-E16516232640}" destId="{944EACBF-BC6F-477F-9145-0CEF115BF1C3}" srcOrd="0" destOrd="0" presId="urn:microsoft.com/office/officeart/2008/layout/HorizontalMultiLevelHierarchy"/>
    <dgm:cxn modelId="{CC0E27F3-7353-4322-BC07-FFC10B976AAB}" type="presOf" srcId="{74CC6C5A-4F69-4F80-A2D2-FC2090D21DC1}" destId="{D5C3B2E2-0262-4393-8923-CE576DC44977}" srcOrd="0" destOrd="0" presId="urn:microsoft.com/office/officeart/2008/layout/HorizontalMultiLevelHierarchy"/>
    <dgm:cxn modelId="{B7E6B806-10FD-4A6C-A8C5-321243700BFC}" type="presOf" srcId="{AE3CF501-F97D-4E46-BF7C-AC31923CF845}" destId="{C88C1B9F-981C-4B51-BE97-18874BE97BA2}" srcOrd="1" destOrd="0" presId="urn:microsoft.com/office/officeart/2008/layout/HorizontalMultiLevelHierarchy"/>
    <dgm:cxn modelId="{2CB38D90-4D5F-40F3-B4AA-A9F48E409E92}" type="presOf" srcId="{C43913EB-99DE-468C-85C7-63E865DD0103}" destId="{730BF558-D49F-4D5F-9176-F203D54A0FFE}" srcOrd="1" destOrd="0" presId="urn:microsoft.com/office/officeart/2008/layout/HorizontalMultiLevelHierarchy"/>
    <dgm:cxn modelId="{5E6A671F-FEC8-448D-960E-AB03E1689E9A}" srcId="{9B246948-6E05-4961-9C82-B394594FC758}" destId="{4EDDF1AC-E604-489C-A768-DECA2EB32A95}" srcOrd="1" destOrd="0" parTransId="{F628F8A5-BEB7-42A0-AFAB-A1863421640D}" sibTransId="{06395612-7781-4D82-9326-4880A8AB161F}"/>
    <dgm:cxn modelId="{DCF53B91-9BE3-433E-93F8-8B6B2DA99789}" type="presOf" srcId="{962B4656-21C7-4310-99F6-F633B00C6EB9}" destId="{C312025A-3900-4691-B5B9-D7FF2358A6D5}" srcOrd="1" destOrd="0" presId="urn:microsoft.com/office/officeart/2008/layout/HorizontalMultiLevelHierarchy"/>
    <dgm:cxn modelId="{2578E697-0BB5-4628-8DC0-4019991ACEFE}" type="presOf" srcId="{AE3CF501-F97D-4E46-BF7C-AC31923CF845}" destId="{D5C22A8F-4F12-42A5-A50A-ADCF9748C9D7}" srcOrd="0" destOrd="0" presId="urn:microsoft.com/office/officeart/2008/layout/HorizontalMultiLevelHierarchy"/>
    <dgm:cxn modelId="{D4A093D7-2277-410A-987D-873C3E78C3D0}" srcId="{CBB05617-DB25-4CBC-82BD-0C2BB1289804}" destId="{C9CF666C-E08D-405D-BFEB-5619A7C62EDF}" srcOrd="4" destOrd="0" parTransId="{AE3CF501-F97D-4E46-BF7C-AC31923CF845}" sibTransId="{A24EB20E-8978-4E7C-B7FE-D316C30D4CF4}"/>
    <dgm:cxn modelId="{7CB5B92E-AC55-44D1-A3F6-5CF0B366870E}" type="presOf" srcId="{BCAE8AAC-C3E4-4B59-98B2-839764674741}" destId="{A339C28B-47F1-4779-9FD7-4D190C3E7ED9}" srcOrd="0" destOrd="0" presId="urn:microsoft.com/office/officeart/2008/layout/HorizontalMultiLevelHierarchy"/>
    <dgm:cxn modelId="{DB80DD33-5A55-4386-B663-48E795E2D17F}" srcId="{2EB4B2DE-F6E5-456F-8E9F-C94DD64C2B8D}" destId="{A5F409B2-9304-43F6-9FFB-3633FC720641}" srcOrd="1" destOrd="0" parTransId="{60839809-ACF1-4C78-AB1B-530E862022AC}" sibTransId="{3254FBA3-19B6-4A46-A706-82047F33B3D1}"/>
    <dgm:cxn modelId="{D53E4877-CDC3-4212-999A-72DFFEF28520}" type="presOf" srcId="{CBB05617-DB25-4CBC-82BD-0C2BB1289804}" destId="{0C8C3EDE-F761-43FD-A8DE-2C6DC6DF2AC7}" srcOrd="0" destOrd="0" presId="urn:microsoft.com/office/officeart/2008/layout/HorizontalMultiLevelHierarchy"/>
    <dgm:cxn modelId="{EADF5EBE-B529-4E39-B4C9-FE2053BD280C}" type="presOf" srcId="{2EB4B2DE-F6E5-456F-8E9F-C94DD64C2B8D}" destId="{18E11564-ECD1-479D-937B-D4C0198F6DC7}" srcOrd="0" destOrd="0" presId="urn:microsoft.com/office/officeart/2008/layout/HorizontalMultiLevelHierarchy"/>
    <dgm:cxn modelId="{06C96CDD-85F5-4C69-8996-E3C5A039B062}" srcId="{CBB05617-DB25-4CBC-82BD-0C2BB1289804}" destId="{9B246948-6E05-4961-9C82-B394594FC758}" srcOrd="2" destOrd="0" parTransId="{F59EC3C0-569E-477A-A064-DE28F8DCA0B2}" sibTransId="{1D35EBAE-FE4E-4FED-9439-A245491BB23D}"/>
    <dgm:cxn modelId="{885BEA9C-979C-4A65-A7E2-BB52478E3915}" type="presOf" srcId="{9107AD6C-EAE9-4DEC-B7E3-0476C2A17314}" destId="{23F65649-6488-4855-A2BB-668209A951B0}" srcOrd="0" destOrd="0" presId="urn:microsoft.com/office/officeart/2008/layout/HorizontalMultiLevelHierarchy"/>
    <dgm:cxn modelId="{10D6F302-3814-4810-BC00-8D4FDE057112}" type="presOf" srcId="{E4CC1B8E-63F4-46E0-9C1E-3CEBBC5A9981}" destId="{92C7E161-4C95-44CD-9D1C-E06040036A68}" srcOrd="0" destOrd="0" presId="urn:microsoft.com/office/officeart/2008/layout/HorizontalMultiLevelHierarchy"/>
    <dgm:cxn modelId="{0E0B2F93-AF7D-4AD7-9D8B-2AB2BD754B3B}" type="presOf" srcId="{B60223A4-4079-4D8D-AC2A-609572D207B0}" destId="{87069A42-3B46-4745-93E1-C183F47EB008}" srcOrd="0" destOrd="0" presId="urn:microsoft.com/office/officeart/2008/layout/HorizontalMultiLevelHierarchy"/>
    <dgm:cxn modelId="{C2ADD9D3-A3E5-441E-AAAE-082C55C768F0}" srcId="{2EB4B2DE-F6E5-456F-8E9F-C94DD64C2B8D}" destId="{7EBA98CF-52C2-4C63-BC9C-9EEDDC184C18}" srcOrd="2" destOrd="0" parTransId="{CE5573D3-3367-4166-9017-0FEB37AFAA4B}" sibTransId="{D171509D-BF9C-4A30-A58B-8CA66FEDDF29}"/>
    <dgm:cxn modelId="{2CFF4461-6D71-45E7-8D31-A29E8FB3AB83}" type="presOf" srcId="{C7DEB12C-9A6E-42F2-AB2F-6B5031C0E731}" destId="{11930C01-C4E7-45E5-92EF-9081B1A46871}" srcOrd="0" destOrd="0" presId="urn:microsoft.com/office/officeart/2008/layout/HorizontalMultiLevelHierarchy"/>
    <dgm:cxn modelId="{AE327112-ED1D-4453-99C4-71CA538904AE}" type="presOf" srcId="{4EDDF1AC-E604-489C-A768-DECA2EB32A95}" destId="{51B9502A-E5B5-47F0-8A8D-98460BDED8C9}" srcOrd="0" destOrd="0" presId="urn:microsoft.com/office/officeart/2008/layout/HorizontalMultiLevelHierarchy"/>
    <dgm:cxn modelId="{A5C03171-144D-4E10-803F-4DE27A912336}" type="presOf" srcId="{2854C45D-623D-44E3-AD0D-AF36E41A89C9}" destId="{57627141-E6B7-4E0A-A40B-CB3FBACDF38F}" srcOrd="1" destOrd="0" presId="urn:microsoft.com/office/officeart/2008/layout/HorizontalMultiLevelHierarchy"/>
    <dgm:cxn modelId="{188B7D82-6833-45E0-B0B3-8372DDA2D270}" type="presOf" srcId="{9B246948-6E05-4961-9C82-B394594FC758}" destId="{D59E6993-8BE4-4559-8A6C-19567CAB3F70}" srcOrd="0" destOrd="0" presId="urn:microsoft.com/office/officeart/2008/layout/HorizontalMultiLevelHierarchy"/>
    <dgm:cxn modelId="{5140EAEC-109F-4F2F-B1BD-8CC2632B35BC}" type="presOf" srcId="{00322593-981A-4AB3-A251-EA78B3C3638F}" destId="{62544667-D4BC-45BA-93B5-0ED6F939C12A}" srcOrd="0" destOrd="0" presId="urn:microsoft.com/office/officeart/2008/layout/HorizontalMultiLevelHierarchy"/>
    <dgm:cxn modelId="{5E635C33-D827-41AD-BD49-E573B5D8BF1A}" type="presOf" srcId="{D5C008D5-25D2-420C-B5C5-A86AE15F3A66}" destId="{8B44476B-2129-49AC-961F-6DC651588E60}" srcOrd="0" destOrd="0" presId="urn:microsoft.com/office/officeart/2008/layout/HorizontalMultiLevelHierarchy"/>
    <dgm:cxn modelId="{E9CE4CC6-B146-44AD-B0C9-1E65AA97A1CA}" srcId="{2EB4B2DE-F6E5-456F-8E9F-C94DD64C2B8D}" destId="{C2E21AAD-BAD1-4283-B5B9-E21644A1497B}" srcOrd="3" destOrd="0" parTransId="{EA65428B-204F-4633-8D0D-33BC5E1C613E}" sibTransId="{1B40862A-4681-4A9D-A064-22F3E142810B}"/>
    <dgm:cxn modelId="{0DCBEA9D-6889-4FF4-96E4-4B45406D6DE5}" type="presOf" srcId="{70C13220-CD35-4218-9FEE-2EF460E1333C}" destId="{3BCA0F34-DA39-403E-A056-A0DBC7148F13}" srcOrd="1" destOrd="0" presId="urn:microsoft.com/office/officeart/2008/layout/HorizontalMultiLevelHierarchy"/>
    <dgm:cxn modelId="{3030829B-87E8-4D35-921B-14F944983F67}" type="presOf" srcId="{962B4656-21C7-4310-99F6-F633B00C6EB9}" destId="{C59C7101-568D-46AB-9FE3-45FA15AAD4EE}" srcOrd="0" destOrd="0" presId="urn:microsoft.com/office/officeart/2008/layout/HorizontalMultiLevelHierarchy"/>
    <dgm:cxn modelId="{6425BA33-32FF-475A-B831-0C989F382EEC}" type="presOf" srcId="{CE5573D3-3367-4166-9017-0FEB37AFAA4B}" destId="{653B5556-26D7-467E-9D6B-087912173279}" srcOrd="0" destOrd="0" presId="urn:microsoft.com/office/officeart/2008/layout/HorizontalMultiLevelHierarchy"/>
    <dgm:cxn modelId="{862F5980-AB85-4C94-8BE5-9FF90F698670}" type="presOf" srcId="{F668A275-6041-448B-A1E1-0F3D9DA4903A}" destId="{4A1A7BE9-3EBE-4D27-A8E8-416E33D529DA}" srcOrd="0" destOrd="0" presId="urn:microsoft.com/office/officeart/2008/layout/HorizontalMultiLevelHierarchy"/>
    <dgm:cxn modelId="{EAA654D6-DA1A-4A8D-BA11-4FEBFBEBDA59}" type="presOf" srcId="{2867AE30-26A7-4745-AA17-B55F79B3D8C0}" destId="{D8F3BAAE-320A-4C0F-A525-1A1494A2C7DF}" srcOrd="0" destOrd="0" presId="urn:microsoft.com/office/officeart/2008/layout/HorizontalMultiLevelHierarchy"/>
    <dgm:cxn modelId="{3BB58602-52D5-427E-BDF5-C8B4936F23FA}" srcId="{9107AD6C-EAE9-4DEC-B7E3-0476C2A17314}" destId="{CBB05617-DB25-4CBC-82BD-0C2BB1289804}" srcOrd="0" destOrd="0" parTransId="{AEDCB06D-9D0B-473C-BB55-7F13DCE0A72E}" sibTransId="{B450C25C-9EAD-4817-B2D3-25764AB1DCC4}"/>
    <dgm:cxn modelId="{A2FD85C1-6BB8-409B-93E4-DED514B89A81}" type="presOf" srcId="{BCAE8AAC-C3E4-4B59-98B2-839764674741}" destId="{F41E2285-8DFA-4549-9F3B-462621A29BF8}" srcOrd="1" destOrd="0" presId="urn:microsoft.com/office/officeart/2008/layout/HorizontalMultiLevelHierarchy"/>
    <dgm:cxn modelId="{1F78838C-2AC7-4577-978E-53D0FB20F8EF}" srcId="{9B246948-6E05-4961-9C82-B394594FC758}" destId="{9536E389-2DA6-44D9-BE43-E5800D149E53}" srcOrd="0" destOrd="0" parTransId="{ED58CAE7-491C-4450-AB66-E16516232640}" sibTransId="{8B837E18-FF10-4B86-A0F0-1411DE6F0FED}"/>
    <dgm:cxn modelId="{C5ABF717-F534-4A8A-B421-20C40C7231E5}" type="presOf" srcId="{3ADB82D0-8632-4E13-B660-08F9BB362F80}" destId="{2F76241B-5E6F-4CC8-91F5-4460F6B73791}" srcOrd="0" destOrd="0" presId="urn:microsoft.com/office/officeart/2008/layout/HorizontalMultiLevelHierarchy"/>
    <dgm:cxn modelId="{7C4E1AF6-B3C2-419F-83D9-91E7B3EFA41C}" type="presOf" srcId="{F628F8A5-BEB7-42A0-AFAB-A1863421640D}" destId="{AD0414BB-3B66-4377-99E8-9C6FD8CA09C8}" srcOrd="0" destOrd="0" presId="urn:microsoft.com/office/officeart/2008/layout/HorizontalMultiLevelHierarchy"/>
    <dgm:cxn modelId="{0752D5A6-0A5C-4FDD-BCC2-DD9C0EFC300E}" type="presOf" srcId="{F628F8A5-BEB7-42A0-AFAB-A1863421640D}" destId="{AB3B5A33-ADA0-4193-B7A7-1021B5CDD23C}" srcOrd="1" destOrd="0" presId="urn:microsoft.com/office/officeart/2008/layout/HorizontalMultiLevelHierarchy"/>
    <dgm:cxn modelId="{C12413A3-9673-48F3-916B-C93A4524B7EE}" type="presOf" srcId="{7EBA98CF-52C2-4C63-BC9C-9EEDDC184C18}" destId="{C6E12119-5660-4AEA-A20C-4E087ED56080}" srcOrd="0" destOrd="0" presId="urn:microsoft.com/office/officeart/2008/layout/HorizontalMultiLevelHierarchy"/>
    <dgm:cxn modelId="{05A4CBF5-DA3C-4DF5-8147-275B139264A6}" type="presOf" srcId="{9536E389-2DA6-44D9-BE43-E5800D149E53}" destId="{7AF81FF4-079E-4490-9E50-E597573E0A6B}" srcOrd="0" destOrd="0" presId="urn:microsoft.com/office/officeart/2008/layout/HorizontalMultiLevelHierarchy"/>
    <dgm:cxn modelId="{CA7F5D0B-E5A3-4EB3-8074-2DE8540CFDFD}" type="presOf" srcId="{F59EC3C0-569E-477A-A064-DE28F8DCA0B2}" destId="{128C9883-D5A3-41FB-AC73-7E60057A02BC}" srcOrd="0" destOrd="0" presId="urn:microsoft.com/office/officeart/2008/layout/HorizontalMultiLevelHierarchy"/>
    <dgm:cxn modelId="{C4176138-D84D-4EEC-9002-CDEFFDA02211}" type="presOf" srcId="{B60223A4-4079-4D8D-AC2A-609572D207B0}" destId="{97E716B2-8435-4321-8B5E-0E0F669E1338}" srcOrd="1" destOrd="0" presId="urn:microsoft.com/office/officeart/2008/layout/HorizontalMultiLevelHierarchy"/>
    <dgm:cxn modelId="{9E8A3879-51E3-4320-ACD1-ACD04BB91104}" type="presOf" srcId="{E94202FB-F750-4F3A-B8CE-9B6B292B9AC4}" destId="{8F5DBCD2-988F-4B80-941C-0E291C00A37F}" srcOrd="0" destOrd="0" presId="urn:microsoft.com/office/officeart/2008/layout/HorizontalMultiLevelHierarchy"/>
    <dgm:cxn modelId="{06AE708D-F76F-4EAA-87CE-2CC85CE52C0F}" type="presOf" srcId="{74CC6C5A-4F69-4F80-A2D2-FC2090D21DC1}" destId="{1854B611-7B32-403B-951A-FFF73F44A095}" srcOrd="1" destOrd="0" presId="urn:microsoft.com/office/officeart/2008/layout/HorizontalMultiLevelHierarchy"/>
    <dgm:cxn modelId="{53BC8E14-FE40-4F75-9D2A-76EFC24EE6BD}" srcId="{D3856BC7-8D87-40FE-8C7F-B13ECF384E00}" destId="{56F66B7E-00FD-4A2E-9E33-5B8D05B451DB}" srcOrd="1" destOrd="0" parTransId="{B60223A4-4079-4D8D-AC2A-609572D207B0}" sibTransId="{3C96EF21-A41E-4692-8C2F-9EEB1B70A14B}"/>
    <dgm:cxn modelId="{26538B25-4816-4466-B9A2-9AE011F00CEB}" type="presOf" srcId="{C2E21AAD-BAD1-4283-B5B9-E21644A1497B}" destId="{5DAF892B-E902-4DC1-B16C-895A950B3E97}" srcOrd="0" destOrd="0" presId="urn:microsoft.com/office/officeart/2008/layout/HorizontalMultiLevelHierarchy"/>
    <dgm:cxn modelId="{AC0AB5E3-9C01-453E-AAD2-0E99066108B1}" srcId="{CBB05617-DB25-4CBC-82BD-0C2BB1289804}" destId="{C53AFB1C-4B17-4349-AC2C-D84FA800AE32}" srcOrd="3" destOrd="0" parTransId="{BCAE8AAC-C3E4-4B59-98B2-839764674741}" sibTransId="{76C95064-68ED-4FCD-8FC0-FB4BDCD5FFE5}"/>
    <dgm:cxn modelId="{F175B33F-2FA9-49BF-870B-E497DAF80FA2}" type="presOf" srcId="{F59EC3C0-569E-477A-A064-DE28F8DCA0B2}" destId="{2BD9BF43-E1C5-4119-A006-DDF6AB587B58}" srcOrd="1" destOrd="0" presId="urn:microsoft.com/office/officeart/2008/layout/HorizontalMultiLevelHierarchy"/>
    <dgm:cxn modelId="{FAE937BE-B8C7-4CFD-B22F-8C8CEB01ED08}" srcId="{D3856BC7-8D87-40FE-8C7F-B13ECF384E00}" destId="{F668A275-6041-448B-A1E1-0F3D9DA4903A}" srcOrd="0" destOrd="0" parTransId="{C0E8D7DA-43CD-46E1-9994-50C38B3AB61B}" sibTransId="{5FF1D4C6-2214-4A7A-8AC4-3AD7975C834F}"/>
    <dgm:cxn modelId="{2273E388-440B-4F54-B832-C5DCB04906F5}" type="presOf" srcId="{2867AE30-26A7-4745-AA17-B55F79B3D8C0}" destId="{577F39AF-5501-4872-BE2E-FA3FDC51BAE4}" srcOrd="1" destOrd="0" presId="urn:microsoft.com/office/officeart/2008/layout/HorizontalMultiLevelHierarchy"/>
    <dgm:cxn modelId="{8A272F79-D7B3-407F-8BAF-61A517F4AB4D}" srcId="{C53AFB1C-4B17-4349-AC2C-D84FA800AE32}" destId="{C7DEB12C-9A6E-42F2-AB2F-6B5031C0E731}" srcOrd="1" destOrd="0" parTransId="{962B4656-21C7-4310-99F6-F633B00C6EB9}" sibTransId="{B3B5D4B4-5914-429D-B4A1-9ABEAC0C588B}"/>
    <dgm:cxn modelId="{521F3976-03C7-4FFE-A575-F0223B5C3B6F}" type="presParOf" srcId="{23F65649-6488-4855-A2BB-668209A951B0}" destId="{D8C84408-0499-4904-8645-7AE08F5B8161}" srcOrd="0" destOrd="0" presId="urn:microsoft.com/office/officeart/2008/layout/HorizontalMultiLevelHierarchy"/>
    <dgm:cxn modelId="{FA218674-4A58-401C-829E-B00129F98585}" type="presParOf" srcId="{D8C84408-0499-4904-8645-7AE08F5B8161}" destId="{0C8C3EDE-F761-43FD-A8DE-2C6DC6DF2AC7}" srcOrd="0" destOrd="0" presId="urn:microsoft.com/office/officeart/2008/layout/HorizontalMultiLevelHierarchy"/>
    <dgm:cxn modelId="{E7CB2015-D4CD-4679-8562-C099A851781A}" type="presParOf" srcId="{D8C84408-0499-4904-8645-7AE08F5B8161}" destId="{285B8A4A-173C-43B6-B089-4DB5D6A4B1FD}" srcOrd="1" destOrd="0" presId="urn:microsoft.com/office/officeart/2008/layout/HorizontalMultiLevelHierarchy"/>
    <dgm:cxn modelId="{0B1B2474-4DBA-4211-A877-CFE2310A193C}" type="presParOf" srcId="{285B8A4A-173C-43B6-B089-4DB5D6A4B1FD}" destId="{4EA1CD90-2B65-4C46-81A2-719AE21023FB}" srcOrd="0" destOrd="0" presId="urn:microsoft.com/office/officeart/2008/layout/HorizontalMultiLevelHierarchy"/>
    <dgm:cxn modelId="{A26930B4-A1F0-4ADA-B166-1EAD08F2B930}" type="presParOf" srcId="{4EA1CD90-2B65-4C46-81A2-719AE21023FB}" destId="{730BF558-D49F-4D5F-9176-F203D54A0FFE}" srcOrd="0" destOrd="0" presId="urn:microsoft.com/office/officeart/2008/layout/HorizontalMultiLevelHierarchy"/>
    <dgm:cxn modelId="{06EFE10C-0271-4DF0-B0A3-A2F3D9A70625}" type="presParOf" srcId="{285B8A4A-173C-43B6-B089-4DB5D6A4B1FD}" destId="{C44D8227-DE79-4816-8D61-1089553762BD}" srcOrd="1" destOrd="0" presId="urn:microsoft.com/office/officeart/2008/layout/HorizontalMultiLevelHierarchy"/>
    <dgm:cxn modelId="{F54FAA5D-7074-4D5E-BDC9-7661908EADB9}" type="presParOf" srcId="{C44D8227-DE79-4816-8D61-1089553762BD}" destId="{EBCDCE26-C04F-44CE-8631-08B11F5A7029}" srcOrd="0" destOrd="0" presId="urn:microsoft.com/office/officeart/2008/layout/HorizontalMultiLevelHierarchy"/>
    <dgm:cxn modelId="{8D1BA04B-D4B4-4026-A86E-216D6AC0FCCE}" type="presParOf" srcId="{C44D8227-DE79-4816-8D61-1089553762BD}" destId="{A3B2FE7F-E786-4242-AA47-0281102D6ECE}" srcOrd="1" destOrd="0" presId="urn:microsoft.com/office/officeart/2008/layout/HorizontalMultiLevelHierarchy"/>
    <dgm:cxn modelId="{16C40908-52C2-47D8-90B2-987A5AC0ED6F}" type="presParOf" srcId="{A3B2FE7F-E786-4242-AA47-0281102D6ECE}" destId="{C7F4A2BB-F4EA-4C36-B6C0-1B2B4641DCFB}" srcOrd="0" destOrd="0" presId="urn:microsoft.com/office/officeart/2008/layout/HorizontalMultiLevelHierarchy"/>
    <dgm:cxn modelId="{4BCF268C-6D17-4B93-AC73-ACE1002FF718}" type="presParOf" srcId="{C7F4A2BB-F4EA-4C36-B6C0-1B2B4641DCFB}" destId="{FCF15A65-3B95-49BB-B45E-E3C5E259C14F}" srcOrd="0" destOrd="0" presId="urn:microsoft.com/office/officeart/2008/layout/HorizontalMultiLevelHierarchy"/>
    <dgm:cxn modelId="{8CC2935A-112D-465D-8C60-8D14D0571E96}" type="presParOf" srcId="{A3B2FE7F-E786-4242-AA47-0281102D6ECE}" destId="{476004F4-AA0D-44D2-8971-8851488FE4E2}" srcOrd="1" destOrd="0" presId="urn:microsoft.com/office/officeart/2008/layout/HorizontalMultiLevelHierarchy"/>
    <dgm:cxn modelId="{5D148AE8-794D-4DF6-AA93-FF091AAD52B1}" type="presParOf" srcId="{476004F4-AA0D-44D2-8971-8851488FE4E2}" destId="{4A1A7BE9-3EBE-4D27-A8E8-416E33D529DA}" srcOrd="0" destOrd="0" presId="urn:microsoft.com/office/officeart/2008/layout/HorizontalMultiLevelHierarchy"/>
    <dgm:cxn modelId="{7330746C-7F43-481E-80DB-165C98253D47}" type="presParOf" srcId="{476004F4-AA0D-44D2-8971-8851488FE4E2}" destId="{59B2F2C5-7923-4232-AC3E-102ACE162C81}" srcOrd="1" destOrd="0" presId="urn:microsoft.com/office/officeart/2008/layout/HorizontalMultiLevelHierarchy"/>
    <dgm:cxn modelId="{B62C6A08-9A13-4612-84DE-A6A8DDF59392}" type="presParOf" srcId="{A3B2FE7F-E786-4242-AA47-0281102D6ECE}" destId="{87069A42-3B46-4745-93E1-C183F47EB008}" srcOrd="2" destOrd="0" presId="urn:microsoft.com/office/officeart/2008/layout/HorizontalMultiLevelHierarchy"/>
    <dgm:cxn modelId="{BE6991F2-1ADD-4C22-A6F6-B08E20889D35}" type="presParOf" srcId="{87069A42-3B46-4745-93E1-C183F47EB008}" destId="{97E716B2-8435-4321-8B5E-0E0F669E1338}" srcOrd="0" destOrd="0" presId="urn:microsoft.com/office/officeart/2008/layout/HorizontalMultiLevelHierarchy"/>
    <dgm:cxn modelId="{ADF3B00A-08A1-4111-BFA8-43C74119DE7C}" type="presParOf" srcId="{A3B2FE7F-E786-4242-AA47-0281102D6ECE}" destId="{81D300E9-EB62-40F3-A187-951EB10E20C0}" srcOrd="3" destOrd="0" presId="urn:microsoft.com/office/officeart/2008/layout/HorizontalMultiLevelHierarchy"/>
    <dgm:cxn modelId="{0FBCBB0E-DD4D-4B84-9C81-32F7E7216CFA}" type="presParOf" srcId="{81D300E9-EB62-40F3-A187-951EB10E20C0}" destId="{F05921B3-D119-4FF3-B73F-9C80E76C17B6}" srcOrd="0" destOrd="0" presId="urn:microsoft.com/office/officeart/2008/layout/HorizontalMultiLevelHierarchy"/>
    <dgm:cxn modelId="{F9CD3E6F-52C5-483A-A87E-D80EA2CF1D2C}" type="presParOf" srcId="{81D300E9-EB62-40F3-A187-951EB10E20C0}" destId="{10902E1F-4CBE-4076-B0B0-D2950494EA67}" srcOrd="1" destOrd="0" presId="urn:microsoft.com/office/officeart/2008/layout/HorizontalMultiLevelHierarchy"/>
    <dgm:cxn modelId="{1785905E-A769-4ADF-8E5A-920EED498BC4}" type="presParOf" srcId="{10902E1F-4CBE-4076-B0B0-D2950494EA67}" destId="{D5C3B2E2-0262-4393-8923-CE576DC44977}" srcOrd="0" destOrd="0" presId="urn:microsoft.com/office/officeart/2008/layout/HorizontalMultiLevelHierarchy"/>
    <dgm:cxn modelId="{7F53215A-8898-491D-8B66-10931C727B64}" type="presParOf" srcId="{D5C3B2E2-0262-4393-8923-CE576DC44977}" destId="{1854B611-7B32-403B-951A-FFF73F44A095}" srcOrd="0" destOrd="0" presId="urn:microsoft.com/office/officeart/2008/layout/HorizontalMultiLevelHierarchy"/>
    <dgm:cxn modelId="{E0AE44E0-822C-4233-AEF4-26AF6C47DE9A}" type="presParOf" srcId="{10902E1F-4CBE-4076-B0B0-D2950494EA67}" destId="{30468829-9A67-452C-90B5-3C6FE4566862}" srcOrd="1" destOrd="0" presId="urn:microsoft.com/office/officeart/2008/layout/HorizontalMultiLevelHierarchy"/>
    <dgm:cxn modelId="{6EC49A34-1B08-4A1C-9F66-D2D8BAF8EEBD}" type="presParOf" srcId="{30468829-9A67-452C-90B5-3C6FE4566862}" destId="{2F76241B-5E6F-4CC8-91F5-4460F6B73791}" srcOrd="0" destOrd="0" presId="urn:microsoft.com/office/officeart/2008/layout/HorizontalMultiLevelHierarchy"/>
    <dgm:cxn modelId="{89B43DB3-E655-49CF-9BC4-91919827F98A}" type="presParOf" srcId="{30468829-9A67-452C-90B5-3C6FE4566862}" destId="{CD085BC7-ACC4-426C-A466-64C27302F419}" srcOrd="1" destOrd="0" presId="urn:microsoft.com/office/officeart/2008/layout/HorizontalMultiLevelHierarchy"/>
    <dgm:cxn modelId="{4CE864AA-EFDE-40EB-AE72-F6F6FD6C39B5}" type="presParOf" srcId="{10902E1F-4CBE-4076-B0B0-D2950494EA67}" destId="{60DA02B2-9183-4332-B70C-83392578D200}" srcOrd="2" destOrd="0" presId="urn:microsoft.com/office/officeart/2008/layout/HorizontalMultiLevelHierarchy"/>
    <dgm:cxn modelId="{4FB7EDBB-3A0C-4C04-BA56-9BE985A997B5}" type="presParOf" srcId="{60DA02B2-9183-4332-B70C-83392578D200}" destId="{45001606-956C-44EA-92AC-154A54F9D10F}" srcOrd="0" destOrd="0" presId="urn:microsoft.com/office/officeart/2008/layout/HorizontalMultiLevelHierarchy"/>
    <dgm:cxn modelId="{7A7AE4E3-E905-457C-9EDF-EFB5C980D192}" type="presParOf" srcId="{10902E1F-4CBE-4076-B0B0-D2950494EA67}" destId="{67459417-17DD-4484-9E6F-517DBB17B75C}" srcOrd="3" destOrd="0" presId="urn:microsoft.com/office/officeart/2008/layout/HorizontalMultiLevelHierarchy"/>
    <dgm:cxn modelId="{8BA4E8D0-EC48-4218-8DCF-88A0A12C305C}" type="presParOf" srcId="{67459417-17DD-4484-9E6F-517DBB17B75C}" destId="{8B44476B-2129-49AC-961F-6DC651588E60}" srcOrd="0" destOrd="0" presId="urn:microsoft.com/office/officeart/2008/layout/HorizontalMultiLevelHierarchy"/>
    <dgm:cxn modelId="{9010635C-5FE2-4A63-B63C-79C471C6298D}" type="presParOf" srcId="{67459417-17DD-4484-9E6F-517DBB17B75C}" destId="{850B1886-4992-4173-A86A-1881F59FB842}" srcOrd="1" destOrd="0" presId="urn:microsoft.com/office/officeart/2008/layout/HorizontalMultiLevelHierarchy"/>
    <dgm:cxn modelId="{478F8D71-6FE1-42E4-95B1-743520BDE28A}" type="presParOf" srcId="{285B8A4A-173C-43B6-B089-4DB5D6A4B1FD}" destId="{8F5DBCD2-988F-4B80-941C-0E291C00A37F}" srcOrd="2" destOrd="0" presId="urn:microsoft.com/office/officeart/2008/layout/HorizontalMultiLevelHierarchy"/>
    <dgm:cxn modelId="{3B91D0EC-280C-4EDD-8DFC-B1BE6BF45688}" type="presParOf" srcId="{8F5DBCD2-988F-4B80-941C-0E291C00A37F}" destId="{FC13FE31-0173-402D-A3B2-4554DEF8F9BB}" srcOrd="0" destOrd="0" presId="urn:microsoft.com/office/officeart/2008/layout/HorizontalMultiLevelHierarchy"/>
    <dgm:cxn modelId="{FAF3129D-B536-48B6-88F9-873DC337C6B5}" type="presParOf" srcId="{285B8A4A-173C-43B6-B089-4DB5D6A4B1FD}" destId="{BB4A45B9-ABD4-4F68-88BD-85A8E4DBC328}" srcOrd="3" destOrd="0" presId="urn:microsoft.com/office/officeart/2008/layout/HorizontalMultiLevelHierarchy"/>
    <dgm:cxn modelId="{AE79C086-38A5-4592-A98E-856362F4789B}" type="presParOf" srcId="{BB4A45B9-ABD4-4F68-88BD-85A8E4DBC328}" destId="{18E11564-ECD1-479D-937B-D4C0198F6DC7}" srcOrd="0" destOrd="0" presId="urn:microsoft.com/office/officeart/2008/layout/HorizontalMultiLevelHierarchy"/>
    <dgm:cxn modelId="{1C24AAFE-872B-41DF-8C8B-63FA538B2578}" type="presParOf" srcId="{BB4A45B9-ABD4-4F68-88BD-85A8E4DBC328}" destId="{D8DA8FCC-B979-40A0-83A5-2DF92EFE17A5}" srcOrd="1" destOrd="0" presId="urn:microsoft.com/office/officeart/2008/layout/HorizontalMultiLevelHierarchy"/>
    <dgm:cxn modelId="{5EDE0082-F4B2-41B0-9060-E35FF60A67DE}" type="presParOf" srcId="{D8DA8FCC-B979-40A0-83A5-2DF92EFE17A5}" destId="{D8F3BAAE-320A-4C0F-A525-1A1494A2C7DF}" srcOrd="0" destOrd="0" presId="urn:microsoft.com/office/officeart/2008/layout/HorizontalMultiLevelHierarchy"/>
    <dgm:cxn modelId="{FA4C13C7-02DD-4660-BBFC-F327E7F4535B}" type="presParOf" srcId="{D8F3BAAE-320A-4C0F-A525-1A1494A2C7DF}" destId="{577F39AF-5501-4872-BE2E-FA3FDC51BAE4}" srcOrd="0" destOrd="0" presId="urn:microsoft.com/office/officeart/2008/layout/HorizontalMultiLevelHierarchy"/>
    <dgm:cxn modelId="{2272E263-E8DE-4325-8A6C-EEAD256FCDCE}" type="presParOf" srcId="{D8DA8FCC-B979-40A0-83A5-2DF92EFE17A5}" destId="{F622D64A-40FB-4D2C-BCBF-247A6F40FC95}" srcOrd="1" destOrd="0" presId="urn:microsoft.com/office/officeart/2008/layout/HorizontalMultiLevelHierarchy"/>
    <dgm:cxn modelId="{D290A951-EADD-4DA3-A79C-FEBC5DB110CA}" type="presParOf" srcId="{F622D64A-40FB-4D2C-BCBF-247A6F40FC95}" destId="{8D1EC086-37D1-4CF1-A22A-7F417941A1DC}" srcOrd="0" destOrd="0" presId="urn:microsoft.com/office/officeart/2008/layout/HorizontalMultiLevelHierarchy"/>
    <dgm:cxn modelId="{145653E5-6E79-4CA1-832E-C223E70B2D07}" type="presParOf" srcId="{F622D64A-40FB-4D2C-BCBF-247A6F40FC95}" destId="{C8312767-0025-487C-9CFB-710B5E288911}" srcOrd="1" destOrd="0" presId="urn:microsoft.com/office/officeart/2008/layout/HorizontalMultiLevelHierarchy"/>
    <dgm:cxn modelId="{53C47A19-0D50-4D71-AE1C-A6D86843765E}" type="presParOf" srcId="{D8DA8FCC-B979-40A0-83A5-2DF92EFE17A5}" destId="{A2543724-4202-4297-BE5D-65F12A84046F}" srcOrd="2" destOrd="0" presId="urn:microsoft.com/office/officeart/2008/layout/HorizontalMultiLevelHierarchy"/>
    <dgm:cxn modelId="{4FF8FDD3-8263-4834-A727-0AC7A1FDE4AB}" type="presParOf" srcId="{A2543724-4202-4297-BE5D-65F12A84046F}" destId="{2560953B-2E0E-474D-BFDE-F67C89AB45E2}" srcOrd="0" destOrd="0" presId="urn:microsoft.com/office/officeart/2008/layout/HorizontalMultiLevelHierarchy"/>
    <dgm:cxn modelId="{91EBE414-69F5-444F-9CF6-65181F07D000}" type="presParOf" srcId="{D8DA8FCC-B979-40A0-83A5-2DF92EFE17A5}" destId="{4862BC1B-A982-42D6-BE9E-EC16D57D435A}" srcOrd="3" destOrd="0" presId="urn:microsoft.com/office/officeart/2008/layout/HorizontalMultiLevelHierarchy"/>
    <dgm:cxn modelId="{3365D72F-7517-4386-B1F7-7946F4FA851B}" type="presParOf" srcId="{4862BC1B-A982-42D6-BE9E-EC16D57D435A}" destId="{3ABFE8AF-4F57-413B-848E-96969B4F9D9A}" srcOrd="0" destOrd="0" presId="urn:microsoft.com/office/officeart/2008/layout/HorizontalMultiLevelHierarchy"/>
    <dgm:cxn modelId="{50098A2F-57A2-4AA6-A682-90EF386CD8B5}" type="presParOf" srcId="{4862BC1B-A982-42D6-BE9E-EC16D57D435A}" destId="{475C8EE9-99D4-415F-A260-D4D26D144559}" srcOrd="1" destOrd="0" presId="urn:microsoft.com/office/officeart/2008/layout/HorizontalMultiLevelHierarchy"/>
    <dgm:cxn modelId="{B3BE1042-E8FF-4677-BFD3-356F9938440B}" type="presParOf" srcId="{D8DA8FCC-B979-40A0-83A5-2DF92EFE17A5}" destId="{653B5556-26D7-467E-9D6B-087912173279}" srcOrd="4" destOrd="0" presId="urn:microsoft.com/office/officeart/2008/layout/HorizontalMultiLevelHierarchy"/>
    <dgm:cxn modelId="{0926845A-A266-41CB-B4ED-E13102F179E1}" type="presParOf" srcId="{653B5556-26D7-467E-9D6B-087912173279}" destId="{63A93BE0-5722-4C49-B2BD-4E38CCFB01E9}" srcOrd="0" destOrd="0" presId="urn:microsoft.com/office/officeart/2008/layout/HorizontalMultiLevelHierarchy"/>
    <dgm:cxn modelId="{B1129FBD-AECC-4945-84AA-1722305100A4}" type="presParOf" srcId="{D8DA8FCC-B979-40A0-83A5-2DF92EFE17A5}" destId="{FF2D85F7-4A19-49D4-A9E7-45E81F160EF6}" srcOrd="5" destOrd="0" presId="urn:microsoft.com/office/officeart/2008/layout/HorizontalMultiLevelHierarchy"/>
    <dgm:cxn modelId="{FA6EF091-678C-4FB8-8200-C381C31F22B2}" type="presParOf" srcId="{FF2D85F7-4A19-49D4-A9E7-45E81F160EF6}" destId="{C6E12119-5660-4AEA-A20C-4E087ED56080}" srcOrd="0" destOrd="0" presId="urn:microsoft.com/office/officeart/2008/layout/HorizontalMultiLevelHierarchy"/>
    <dgm:cxn modelId="{E50EC446-F39C-49D3-81BB-5066A53CB3AA}" type="presParOf" srcId="{FF2D85F7-4A19-49D4-A9E7-45E81F160EF6}" destId="{C073B081-4F8E-4A2E-833B-2F83ED3466CF}" srcOrd="1" destOrd="0" presId="urn:microsoft.com/office/officeart/2008/layout/HorizontalMultiLevelHierarchy"/>
    <dgm:cxn modelId="{BBE944CF-60E9-4425-99FD-5A7ADE7FD357}" type="presParOf" srcId="{D8DA8FCC-B979-40A0-83A5-2DF92EFE17A5}" destId="{4255B60A-B728-484C-9D25-4B6636CB04B4}" srcOrd="6" destOrd="0" presId="urn:microsoft.com/office/officeart/2008/layout/HorizontalMultiLevelHierarchy"/>
    <dgm:cxn modelId="{DADCAB3D-9307-41E9-8A60-545BB7BF2701}" type="presParOf" srcId="{4255B60A-B728-484C-9D25-4B6636CB04B4}" destId="{97045E1C-9997-4F17-90C6-AE78F62ECC45}" srcOrd="0" destOrd="0" presId="urn:microsoft.com/office/officeart/2008/layout/HorizontalMultiLevelHierarchy"/>
    <dgm:cxn modelId="{2DCF3E8B-2818-45CF-AFF4-25DF35B072BD}" type="presParOf" srcId="{D8DA8FCC-B979-40A0-83A5-2DF92EFE17A5}" destId="{CA59DD21-E0F7-4854-A2A4-D3E334739D65}" srcOrd="7" destOrd="0" presId="urn:microsoft.com/office/officeart/2008/layout/HorizontalMultiLevelHierarchy"/>
    <dgm:cxn modelId="{CE0E9D23-E5C9-426D-84D3-E1854C3F165A}" type="presParOf" srcId="{CA59DD21-E0F7-4854-A2A4-D3E334739D65}" destId="{5DAF892B-E902-4DC1-B16C-895A950B3E97}" srcOrd="0" destOrd="0" presId="urn:microsoft.com/office/officeart/2008/layout/HorizontalMultiLevelHierarchy"/>
    <dgm:cxn modelId="{B645E496-EED9-4C56-B71C-C99144CE4044}" type="presParOf" srcId="{CA59DD21-E0F7-4854-A2A4-D3E334739D65}" destId="{0D24D413-F1EA-4A6E-8E20-9EA530A4EAFA}" srcOrd="1" destOrd="0" presId="urn:microsoft.com/office/officeart/2008/layout/HorizontalMultiLevelHierarchy"/>
    <dgm:cxn modelId="{40181CF7-0994-47AA-877B-06F4119943E5}" type="presParOf" srcId="{285B8A4A-173C-43B6-B089-4DB5D6A4B1FD}" destId="{128C9883-D5A3-41FB-AC73-7E60057A02BC}" srcOrd="4" destOrd="0" presId="urn:microsoft.com/office/officeart/2008/layout/HorizontalMultiLevelHierarchy"/>
    <dgm:cxn modelId="{8714029F-B438-45EE-8D49-602AB26E36CD}" type="presParOf" srcId="{128C9883-D5A3-41FB-AC73-7E60057A02BC}" destId="{2BD9BF43-E1C5-4119-A006-DDF6AB587B58}" srcOrd="0" destOrd="0" presId="urn:microsoft.com/office/officeart/2008/layout/HorizontalMultiLevelHierarchy"/>
    <dgm:cxn modelId="{3D939AA0-F7D8-4C47-86A0-494F4289C495}" type="presParOf" srcId="{285B8A4A-173C-43B6-B089-4DB5D6A4B1FD}" destId="{9BCD29BB-B4C0-495E-A80D-6F1E44B02250}" srcOrd="5" destOrd="0" presId="urn:microsoft.com/office/officeart/2008/layout/HorizontalMultiLevelHierarchy"/>
    <dgm:cxn modelId="{BF694063-FD4E-40D9-A164-5CF2E00FBA65}" type="presParOf" srcId="{9BCD29BB-B4C0-495E-A80D-6F1E44B02250}" destId="{D59E6993-8BE4-4559-8A6C-19567CAB3F70}" srcOrd="0" destOrd="0" presId="urn:microsoft.com/office/officeart/2008/layout/HorizontalMultiLevelHierarchy"/>
    <dgm:cxn modelId="{AED3253D-CEDC-4446-95E6-BDE5C00F2E46}" type="presParOf" srcId="{9BCD29BB-B4C0-495E-A80D-6F1E44B02250}" destId="{3AE94791-2818-4165-93D3-F56C4F1B32BF}" srcOrd="1" destOrd="0" presId="urn:microsoft.com/office/officeart/2008/layout/HorizontalMultiLevelHierarchy"/>
    <dgm:cxn modelId="{2EBFE6B0-A203-4706-A4CD-2277568A71FE}" type="presParOf" srcId="{3AE94791-2818-4165-93D3-F56C4F1B32BF}" destId="{944EACBF-BC6F-477F-9145-0CEF115BF1C3}" srcOrd="0" destOrd="0" presId="urn:microsoft.com/office/officeart/2008/layout/HorizontalMultiLevelHierarchy"/>
    <dgm:cxn modelId="{D63EEFC6-8B5C-4EFC-9B2A-7E7AF967A25D}" type="presParOf" srcId="{944EACBF-BC6F-477F-9145-0CEF115BF1C3}" destId="{DF5DCCB0-8286-4F12-A6C9-8AE07032BC58}" srcOrd="0" destOrd="0" presId="urn:microsoft.com/office/officeart/2008/layout/HorizontalMultiLevelHierarchy"/>
    <dgm:cxn modelId="{DC64B550-5E90-4189-82EF-7AD3D66BC9C5}" type="presParOf" srcId="{3AE94791-2818-4165-93D3-F56C4F1B32BF}" destId="{82718B1C-161B-40D9-801B-86308F21F68B}" srcOrd="1" destOrd="0" presId="urn:microsoft.com/office/officeart/2008/layout/HorizontalMultiLevelHierarchy"/>
    <dgm:cxn modelId="{3AF4747F-999B-4FE6-B5C4-290A0CFF5E73}" type="presParOf" srcId="{82718B1C-161B-40D9-801B-86308F21F68B}" destId="{7AF81FF4-079E-4490-9E50-E597573E0A6B}" srcOrd="0" destOrd="0" presId="urn:microsoft.com/office/officeart/2008/layout/HorizontalMultiLevelHierarchy"/>
    <dgm:cxn modelId="{D4FA6A65-0528-42AD-B54A-9474F8DAC6B5}" type="presParOf" srcId="{82718B1C-161B-40D9-801B-86308F21F68B}" destId="{24B36738-AAD9-463E-AC1C-E65FBB51D841}" srcOrd="1" destOrd="0" presId="urn:microsoft.com/office/officeart/2008/layout/HorizontalMultiLevelHierarchy"/>
    <dgm:cxn modelId="{7CF74FBB-A5BB-48F1-B1CC-C3E9F6D603EA}" type="presParOf" srcId="{3AE94791-2818-4165-93D3-F56C4F1B32BF}" destId="{AD0414BB-3B66-4377-99E8-9C6FD8CA09C8}" srcOrd="2" destOrd="0" presId="urn:microsoft.com/office/officeart/2008/layout/HorizontalMultiLevelHierarchy"/>
    <dgm:cxn modelId="{412F4328-6168-43A6-A499-C5FE58DBB252}" type="presParOf" srcId="{AD0414BB-3B66-4377-99E8-9C6FD8CA09C8}" destId="{AB3B5A33-ADA0-4193-B7A7-1021B5CDD23C}" srcOrd="0" destOrd="0" presId="urn:microsoft.com/office/officeart/2008/layout/HorizontalMultiLevelHierarchy"/>
    <dgm:cxn modelId="{08035DDA-0F66-410B-AA5E-289E39AA1948}" type="presParOf" srcId="{3AE94791-2818-4165-93D3-F56C4F1B32BF}" destId="{47F5E71E-EEEB-488A-90FB-4587FD6A4EA1}" srcOrd="3" destOrd="0" presId="urn:microsoft.com/office/officeart/2008/layout/HorizontalMultiLevelHierarchy"/>
    <dgm:cxn modelId="{AA7CE098-1C7B-4ECC-B4C7-F4DA00245588}" type="presParOf" srcId="{47F5E71E-EEEB-488A-90FB-4587FD6A4EA1}" destId="{51B9502A-E5B5-47F0-8A8D-98460BDED8C9}" srcOrd="0" destOrd="0" presId="urn:microsoft.com/office/officeart/2008/layout/HorizontalMultiLevelHierarchy"/>
    <dgm:cxn modelId="{2915453F-F741-4779-8048-B5BC2CE9E657}" type="presParOf" srcId="{47F5E71E-EEEB-488A-90FB-4587FD6A4EA1}" destId="{DB10BB30-37AF-4607-AB29-5375DE914BE0}" srcOrd="1" destOrd="0" presId="urn:microsoft.com/office/officeart/2008/layout/HorizontalMultiLevelHierarchy"/>
    <dgm:cxn modelId="{8D2272F1-D031-471A-8FDB-EBAC03141F96}" type="presParOf" srcId="{285B8A4A-173C-43B6-B089-4DB5D6A4B1FD}" destId="{A339C28B-47F1-4779-9FD7-4D190C3E7ED9}" srcOrd="6" destOrd="0" presId="urn:microsoft.com/office/officeart/2008/layout/HorizontalMultiLevelHierarchy"/>
    <dgm:cxn modelId="{88CB13E6-5B98-4B7B-8DC2-EE7D47952E45}" type="presParOf" srcId="{A339C28B-47F1-4779-9FD7-4D190C3E7ED9}" destId="{F41E2285-8DFA-4549-9F3B-462621A29BF8}" srcOrd="0" destOrd="0" presId="urn:microsoft.com/office/officeart/2008/layout/HorizontalMultiLevelHierarchy"/>
    <dgm:cxn modelId="{5564369E-3D98-424D-A5CA-D4684C5A51CA}" type="presParOf" srcId="{285B8A4A-173C-43B6-B089-4DB5D6A4B1FD}" destId="{6101650E-FA48-42AC-8513-364F21590496}" srcOrd="7" destOrd="0" presId="urn:microsoft.com/office/officeart/2008/layout/HorizontalMultiLevelHierarchy"/>
    <dgm:cxn modelId="{F92DF649-07CB-44ED-81D5-BA8192156D42}" type="presParOf" srcId="{6101650E-FA48-42AC-8513-364F21590496}" destId="{FF4A7A5E-401C-4FF3-B973-CE03750C5D8A}" srcOrd="0" destOrd="0" presId="urn:microsoft.com/office/officeart/2008/layout/HorizontalMultiLevelHierarchy"/>
    <dgm:cxn modelId="{60DC926C-A8BA-4DEE-BC15-746BA82B017A}" type="presParOf" srcId="{6101650E-FA48-42AC-8513-364F21590496}" destId="{02383447-79F9-48C7-B7AA-2C4EC3C0BAFC}" srcOrd="1" destOrd="0" presId="urn:microsoft.com/office/officeart/2008/layout/HorizontalMultiLevelHierarchy"/>
    <dgm:cxn modelId="{6943C357-5370-4CE9-8D3D-F5A701CB99A3}" type="presParOf" srcId="{02383447-79F9-48C7-B7AA-2C4EC3C0BAFC}" destId="{0969F7E3-E315-4D3C-91B5-21C024C65147}" srcOrd="0" destOrd="0" presId="urn:microsoft.com/office/officeart/2008/layout/HorizontalMultiLevelHierarchy"/>
    <dgm:cxn modelId="{CF0F404E-07AB-4B18-B337-E9113E1F507C}" type="presParOf" srcId="{0969F7E3-E315-4D3C-91B5-21C024C65147}" destId="{57627141-E6B7-4E0A-A40B-CB3FBACDF38F}" srcOrd="0" destOrd="0" presId="urn:microsoft.com/office/officeart/2008/layout/HorizontalMultiLevelHierarchy"/>
    <dgm:cxn modelId="{A91C7BB2-0F71-45DA-9594-0E65C9FE7C62}" type="presParOf" srcId="{02383447-79F9-48C7-B7AA-2C4EC3C0BAFC}" destId="{A14EA23D-7CF3-4FC7-89CC-176DA9FBDE36}" srcOrd="1" destOrd="0" presId="urn:microsoft.com/office/officeart/2008/layout/HorizontalMultiLevelHierarchy"/>
    <dgm:cxn modelId="{C55908CE-EFE0-4F09-9F9D-4FC68C0BA3EE}" type="presParOf" srcId="{A14EA23D-7CF3-4FC7-89CC-176DA9FBDE36}" destId="{92C7E161-4C95-44CD-9D1C-E06040036A68}" srcOrd="0" destOrd="0" presId="urn:microsoft.com/office/officeart/2008/layout/HorizontalMultiLevelHierarchy"/>
    <dgm:cxn modelId="{C109A66F-76F4-46EF-84DC-D7E8AFE3D1DB}" type="presParOf" srcId="{A14EA23D-7CF3-4FC7-89CC-176DA9FBDE36}" destId="{8DD93C85-D7A0-4A22-BC0B-8BAF7224438E}" srcOrd="1" destOrd="0" presId="urn:microsoft.com/office/officeart/2008/layout/HorizontalMultiLevelHierarchy"/>
    <dgm:cxn modelId="{3DE24446-387D-4A3E-9863-199CBDAD507B}" type="presParOf" srcId="{02383447-79F9-48C7-B7AA-2C4EC3C0BAFC}" destId="{C59C7101-568D-46AB-9FE3-45FA15AAD4EE}" srcOrd="2" destOrd="0" presId="urn:microsoft.com/office/officeart/2008/layout/HorizontalMultiLevelHierarchy"/>
    <dgm:cxn modelId="{BC204BCF-60C4-48B5-9439-0D11371AE263}" type="presParOf" srcId="{C59C7101-568D-46AB-9FE3-45FA15AAD4EE}" destId="{C312025A-3900-4691-B5B9-D7FF2358A6D5}" srcOrd="0" destOrd="0" presId="urn:microsoft.com/office/officeart/2008/layout/HorizontalMultiLevelHierarchy"/>
    <dgm:cxn modelId="{71201D4F-31EC-458A-A1C7-E1B85A95096B}" type="presParOf" srcId="{02383447-79F9-48C7-B7AA-2C4EC3C0BAFC}" destId="{C70D60A1-4E22-4CD0-8E70-BC209D7DBEEC}" srcOrd="3" destOrd="0" presId="urn:microsoft.com/office/officeart/2008/layout/HorizontalMultiLevelHierarchy"/>
    <dgm:cxn modelId="{9B3C3ED2-0D7F-4D86-9562-230D8EB9908F}" type="presParOf" srcId="{C70D60A1-4E22-4CD0-8E70-BC209D7DBEEC}" destId="{11930C01-C4E7-45E5-92EF-9081B1A46871}" srcOrd="0" destOrd="0" presId="urn:microsoft.com/office/officeart/2008/layout/HorizontalMultiLevelHierarchy"/>
    <dgm:cxn modelId="{8B957FB0-2B41-497F-B213-878B58875BF8}" type="presParOf" srcId="{C70D60A1-4E22-4CD0-8E70-BC209D7DBEEC}" destId="{46E0D9D2-3349-421F-B447-C8E3C4380AD6}" srcOrd="1" destOrd="0" presId="urn:microsoft.com/office/officeart/2008/layout/HorizontalMultiLevelHierarchy"/>
    <dgm:cxn modelId="{9CBA141C-5F30-4DC0-A5AE-D6777FC824EC}" type="presParOf" srcId="{02383447-79F9-48C7-B7AA-2C4EC3C0BAFC}" destId="{F03E44F8-65C1-482B-BC83-24A074AA169E}" srcOrd="4" destOrd="0" presId="urn:microsoft.com/office/officeart/2008/layout/HorizontalMultiLevelHierarchy"/>
    <dgm:cxn modelId="{D82D50EB-58DD-43D3-8CE7-327D33DEBA94}" type="presParOf" srcId="{F03E44F8-65C1-482B-BC83-24A074AA169E}" destId="{3BCA0F34-DA39-403E-A056-A0DBC7148F13}" srcOrd="0" destOrd="0" presId="urn:microsoft.com/office/officeart/2008/layout/HorizontalMultiLevelHierarchy"/>
    <dgm:cxn modelId="{1C2E9836-20D1-45DC-B7B2-06966C0CB322}" type="presParOf" srcId="{02383447-79F9-48C7-B7AA-2C4EC3C0BAFC}" destId="{34A66361-FD89-4E6A-9EBC-EF70FCF38D9B}" srcOrd="5" destOrd="0" presId="urn:microsoft.com/office/officeart/2008/layout/HorizontalMultiLevelHierarchy"/>
    <dgm:cxn modelId="{4C8A0528-ED26-4536-ABF9-B82027BB510F}" type="presParOf" srcId="{34A66361-FD89-4E6A-9EBC-EF70FCF38D9B}" destId="{62544667-D4BC-45BA-93B5-0ED6F939C12A}" srcOrd="0" destOrd="0" presId="urn:microsoft.com/office/officeart/2008/layout/HorizontalMultiLevelHierarchy"/>
    <dgm:cxn modelId="{A55358BB-D053-4983-B70E-A2892B32F0F3}" type="presParOf" srcId="{34A66361-FD89-4E6A-9EBC-EF70FCF38D9B}" destId="{A88BD816-35AF-4771-B5B4-0E318255CACB}" srcOrd="1" destOrd="0" presId="urn:microsoft.com/office/officeart/2008/layout/HorizontalMultiLevelHierarchy"/>
    <dgm:cxn modelId="{CBA2DEF3-63C5-4235-A433-6636939DBD64}" type="presParOf" srcId="{285B8A4A-173C-43B6-B089-4DB5D6A4B1FD}" destId="{D5C22A8F-4F12-42A5-A50A-ADCF9748C9D7}" srcOrd="8" destOrd="0" presId="urn:microsoft.com/office/officeart/2008/layout/HorizontalMultiLevelHierarchy"/>
    <dgm:cxn modelId="{4425670C-1A09-4C4B-B6EF-377DA382830F}" type="presParOf" srcId="{D5C22A8F-4F12-42A5-A50A-ADCF9748C9D7}" destId="{C88C1B9F-981C-4B51-BE97-18874BE97BA2}" srcOrd="0" destOrd="0" presId="urn:microsoft.com/office/officeart/2008/layout/HorizontalMultiLevelHierarchy"/>
    <dgm:cxn modelId="{CBD89849-2FF6-4038-965B-1CA7161BD096}" type="presParOf" srcId="{285B8A4A-173C-43B6-B089-4DB5D6A4B1FD}" destId="{2DA0DF18-6605-4CEA-844F-2EA661BAC19A}" srcOrd="9" destOrd="0" presId="urn:microsoft.com/office/officeart/2008/layout/HorizontalMultiLevelHierarchy"/>
    <dgm:cxn modelId="{8DAEF047-DF3E-4EC0-975C-9651007558A7}" type="presParOf" srcId="{2DA0DF18-6605-4CEA-844F-2EA661BAC19A}" destId="{7A2C6A90-436E-47D3-9940-AF38997B95F5}" srcOrd="0" destOrd="0" presId="urn:microsoft.com/office/officeart/2008/layout/HorizontalMultiLevelHierarchy"/>
    <dgm:cxn modelId="{57287D07-1F70-4C07-9EB1-4E468C6A895A}" type="presParOf" srcId="{2DA0DF18-6605-4CEA-844F-2EA661BAC19A}" destId="{C23BACE0-0010-4BBF-AC49-6C426EB374AA}"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C22A8F-4F12-42A5-A50A-ADCF9748C9D7}">
      <dsp:nvSpPr>
        <dsp:cNvPr id="0" name=""/>
        <dsp:cNvSpPr/>
      </dsp:nvSpPr>
      <dsp:spPr>
        <a:xfrm>
          <a:off x="623827" y="2616003"/>
          <a:ext cx="242859" cy="2198135"/>
        </a:xfrm>
        <a:custGeom>
          <a:avLst/>
          <a:gdLst/>
          <a:ahLst/>
          <a:cxnLst/>
          <a:rect l="0" t="0" r="0" b="0"/>
          <a:pathLst>
            <a:path>
              <a:moveTo>
                <a:pt x="0" y="0"/>
              </a:moveTo>
              <a:lnTo>
                <a:pt x="121429" y="0"/>
              </a:lnTo>
              <a:lnTo>
                <a:pt x="121429" y="2198135"/>
              </a:lnTo>
              <a:lnTo>
                <a:pt x="242859" y="219813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689969" y="3659783"/>
        <a:ext cx="110575" cy="110575"/>
      </dsp:txXfrm>
    </dsp:sp>
    <dsp:sp modelId="{F03E44F8-65C1-482B-BC83-24A074AA169E}">
      <dsp:nvSpPr>
        <dsp:cNvPr id="0" name=""/>
        <dsp:cNvSpPr/>
      </dsp:nvSpPr>
      <dsp:spPr>
        <a:xfrm>
          <a:off x="2080983" y="4351373"/>
          <a:ext cx="242859" cy="462765"/>
        </a:xfrm>
        <a:custGeom>
          <a:avLst/>
          <a:gdLst/>
          <a:ahLst/>
          <a:cxnLst/>
          <a:rect l="0" t="0" r="0" b="0"/>
          <a:pathLst>
            <a:path>
              <a:moveTo>
                <a:pt x="0" y="0"/>
              </a:moveTo>
              <a:lnTo>
                <a:pt x="121429" y="0"/>
              </a:lnTo>
              <a:lnTo>
                <a:pt x="121429" y="462765"/>
              </a:lnTo>
              <a:lnTo>
                <a:pt x="242859" y="462765"/>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89347" y="4569691"/>
        <a:ext cx="26131" cy="26131"/>
      </dsp:txXfrm>
    </dsp:sp>
    <dsp:sp modelId="{C59C7101-568D-46AB-9FE3-45FA15AAD4EE}">
      <dsp:nvSpPr>
        <dsp:cNvPr id="0" name=""/>
        <dsp:cNvSpPr/>
      </dsp:nvSpPr>
      <dsp:spPr>
        <a:xfrm>
          <a:off x="2080983" y="4305653"/>
          <a:ext cx="242859" cy="91440"/>
        </a:xfrm>
        <a:custGeom>
          <a:avLst/>
          <a:gdLst/>
          <a:ahLst/>
          <a:cxnLst/>
          <a:rect l="0" t="0" r="0" b="0"/>
          <a:pathLst>
            <a:path>
              <a:moveTo>
                <a:pt x="0" y="45720"/>
              </a:moveTo>
              <a:lnTo>
                <a:pt x="242859"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6341" y="4345302"/>
        <a:ext cx="12142" cy="12142"/>
      </dsp:txXfrm>
    </dsp:sp>
    <dsp:sp modelId="{0969F7E3-E315-4D3C-91B5-21C024C65147}">
      <dsp:nvSpPr>
        <dsp:cNvPr id="0" name=""/>
        <dsp:cNvSpPr/>
      </dsp:nvSpPr>
      <dsp:spPr>
        <a:xfrm>
          <a:off x="2080983" y="3888608"/>
          <a:ext cx="242859" cy="462765"/>
        </a:xfrm>
        <a:custGeom>
          <a:avLst/>
          <a:gdLst/>
          <a:ahLst/>
          <a:cxnLst/>
          <a:rect l="0" t="0" r="0" b="0"/>
          <a:pathLst>
            <a:path>
              <a:moveTo>
                <a:pt x="0" y="462765"/>
              </a:moveTo>
              <a:lnTo>
                <a:pt x="121429" y="462765"/>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89347" y="4106925"/>
        <a:ext cx="26131" cy="26131"/>
      </dsp:txXfrm>
    </dsp:sp>
    <dsp:sp modelId="{A339C28B-47F1-4779-9FD7-4D190C3E7ED9}">
      <dsp:nvSpPr>
        <dsp:cNvPr id="0" name=""/>
        <dsp:cNvSpPr/>
      </dsp:nvSpPr>
      <dsp:spPr>
        <a:xfrm>
          <a:off x="623827" y="2616003"/>
          <a:ext cx="242859" cy="1735370"/>
        </a:xfrm>
        <a:custGeom>
          <a:avLst/>
          <a:gdLst/>
          <a:ahLst/>
          <a:cxnLst/>
          <a:rect l="0" t="0" r="0" b="0"/>
          <a:pathLst>
            <a:path>
              <a:moveTo>
                <a:pt x="0" y="0"/>
              </a:moveTo>
              <a:lnTo>
                <a:pt x="121429" y="0"/>
              </a:lnTo>
              <a:lnTo>
                <a:pt x="121429" y="1735370"/>
              </a:lnTo>
              <a:lnTo>
                <a:pt x="242859" y="173537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66700">
            <a:lnSpc>
              <a:spcPct val="90000"/>
            </a:lnSpc>
            <a:spcBef>
              <a:spcPct val="0"/>
            </a:spcBef>
            <a:spcAft>
              <a:spcPct val="35000"/>
            </a:spcAft>
          </a:pPr>
          <a:endParaRPr lang="en-US" sz="600" b="1" kern="1200"/>
        </a:p>
      </dsp:txBody>
      <dsp:txXfrm>
        <a:off x="701450" y="3439881"/>
        <a:ext cx="87614" cy="87614"/>
      </dsp:txXfrm>
    </dsp:sp>
    <dsp:sp modelId="{AD0414BB-3B66-4377-99E8-9C6FD8CA09C8}">
      <dsp:nvSpPr>
        <dsp:cNvPr id="0" name=""/>
        <dsp:cNvSpPr/>
      </dsp:nvSpPr>
      <dsp:spPr>
        <a:xfrm>
          <a:off x="2080983" y="3194460"/>
          <a:ext cx="242859" cy="231382"/>
        </a:xfrm>
        <a:custGeom>
          <a:avLst/>
          <a:gdLst/>
          <a:ahLst/>
          <a:cxnLst/>
          <a:rect l="0" t="0" r="0" b="0"/>
          <a:pathLst>
            <a:path>
              <a:moveTo>
                <a:pt x="0" y="0"/>
              </a:moveTo>
              <a:lnTo>
                <a:pt x="121429" y="0"/>
              </a:lnTo>
              <a:lnTo>
                <a:pt x="121429" y="231382"/>
              </a:lnTo>
              <a:lnTo>
                <a:pt x="242859" y="2313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3301765"/>
        <a:ext cx="16771" cy="16771"/>
      </dsp:txXfrm>
    </dsp:sp>
    <dsp:sp modelId="{944EACBF-BC6F-477F-9145-0CEF115BF1C3}">
      <dsp:nvSpPr>
        <dsp:cNvPr id="0" name=""/>
        <dsp:cNvSpPr/>
      </dsp:nvSpPr>
      <dsp:spPr>
        <a:xfrm>
          <a:off x="2080983" y="2963077"/>
          <a:ext cx="242859" cy="231382"/>
        </a:xfrm>
        <a:custGeom>
          <a:avLst/>
          <a:gdLst/>
          <a:ahLst/>
          <a:cxnLst/>
          <a:rect l="0" t="0" r="0" b="0"/>
          <a:pathLst>
            <a:path>
              <a:moveTo>
                <a:pt x="0" y="231382"/>
              </a:moveTo>
              <a:lnTo>
                <a:pt x="121429" y="231382"/>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3070383"/>
        <a:ext cx="16771" cy="16771"/>
      </dsp:txXfrm>
    </dsp:sp>
    <dsp:sp modelId="{128C9883-D5A3-41FB-AC73-7E60057A02BC}">
      <dsp:nvSpPr>
        <dsp:cNvPr id="0" name=""/>
        <dsp:cNvSpPr/>
      </dsp:nvSpPr>
      <dsp:spPr>
        <a:xfrm>
          <a:off x="623827" y="2616003"/>
          <a:ext cx="242859" cy="578456"/>
        </a:xfrm>
        <a:custGeom>
          <a:avLst/>
          <a:gdLst/>
          <a:ahLst/>
          <a:cxnLst/>
          <a:rect l="0" t="0" r="0" b="0"/>
          <a:pathLst>
            <a:path>
              <a:moveTo>
                <a:pt x="0" y="0"/>
              </a:moveTo>
              <a:lnTo>
                <a:pt x="121429" y="0"/>
              </a:lnTo>
              <a:lnTo>
                <a:pt x="121429" y="578456"/>
              </a:lnTo>
              <a:lnTo>
                <a:pt x="242859" y="57845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729573" y="2889547"/>
        <a:ext cx="31368" cy="31368"/>
      </dsp:txXfrm>
    </dsp:sp>
    <dsp:sp modelId="{4255B60A-B728-484C-9D25-4B6636CB04B4}">
      <dsp:nvSpPr>
        <dsp:cNvPr id="0" name=""/>
        <dsp:cNvSpPr/>
      </dsp:nvSpPr>
      <dsp:spPr>
        <a:xfrm>
          <a:off x="2080983" y="1806164"/>
          <a:ext cx="242859" cy="694148"/>
        </a:xfrm>
        <a:custGeom>
          <a:avLst/>
          <a:gdLst/>
          <a:ahLst/>
          <a:cxnLst/>
          <a:rect l="0" t="0" r="0" b="0"/>
          <a:pathLst>
            <a:path>
              <a:moveTo>
                <a:pt x="0" y="0"/>
              </a:moveTo>
              <a:lnTo>
                <a:pt x="121429" y="0"/>
              </a:lnTo>
              <a:lnTo>
                <a:pt x="121429" y="694148"/>
              </a:lnTo>
              <a:lnTo>
                <a:pt x="242859" y="69414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84027" y="2134853"/>
        <a:ext cx="36770" cy="36770"/>
      </dsp:txXfrm>
    </dsp:sp>
    <dsp:sp modelId="{653B5556-26D7-467E-9D6B-087912173279}">
      <dsp:nvSpPr>
        <dsp:cNvPr id="0" name=""/>
        <dsp:cNvSpPr/>
      </dsp:nvSpPr>
      <dsp:spPr>
        <a:xfrm>
          <a:off x="2080983" y="1806164"/>
          <a:ext cx="242859" cy="231382"/>
        </a:xfrm>
        <a:custGeom>
          <a:avLst/>
          <a:gdLst/>
          <a:ahLst/>
          <a:cxnLst/>
          <a:rect l="0" t="0" r="0" b="0"/>
          <a:pathLst>
            <a:path>
              <a:moveTo>
                <a:pt x="0" y="0"/>
              </a:moveTo>
              <a:lnTo>
                <a:pt x="121429" y="0"/>
              </a:lnTo>
              <a:lnTo>
                <a:pt x="121429" y="231382"/>
              </a:lnTo>
              <a:lnTo>
                <a:pt x="242859" y="2313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1913469"/>
        <a:ext cx="16771" cy="16771"/>
      </dsp:txXfrm>
    </dsp:sp>
    <dsp:sp modelId="{A2543724-4202-4297-BE5D-65F12A84046F}">
      <dsp:nvSpPr>
        <dsp:cNvPr id="0" name=""/>
        <dsp:cNvSpPr/>
      </dsp:nvSpPr>
      <dsp:spPr>
        <a:xfrm>
          <a:off x="2080983" y="1574781"/>
          <a:ext cx="242859" cy="231382"/>
        </a:xfrm>
        <a:custGeom>
          <a:avLst/>
          <a:gdLst/>
          <a:ahLst/>
          <a:cxnLst/>
          <a:rect l="0" t="0" r="0" b="0"/>
          <a:pathLst>
            <a:path>
              <a:moveTo>
                <a:pt x="0" y="231382"/>
              </a:moveTo>
              <a:lnTo>
                <a:pt x="121429" y="231382"/>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1682087"/>
        <a:ext cx="16771" cy="16771"/>
      </dsp:txXfrm>
    </dsp:sp>
    <dsp:sp modelId="{D8F3BAAE-320A-4C0F-A525-1A1494A2C7DF}">
      <dsp:nvSpPr>
        <dsp:cNvPr id="0" name=""/>
        <dsp:cNvSpPr/>
      </dsp:nvSpPr>
      <dsp:spPr>
        <a:xfrm>
          <a:off x="2080983" y="1112016"/>
          <a:ext cx="242859" cy="694148"/>
        </a:xfrm>
        <a:custGeom>
          <a:avLst/>
          <a:gdLst/>
          <a:ahLst/>
          <a:cxnLst/>
          <a:rect l="0" t="0" r="0" b="0"/>
          <a:pathLst>
            <a:path>
              <a:moveTo>
                <a:pt x="0" y="694148"/>
              </a:moveTo>
              <a:lnTo>
                <a:pt x="121429" y="694148"/>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84027" y="1440705"/>
        <a:ext cx="36770" cy="36770"/>
      </dsp:txXfrm>
    </dsp:sp>
    <dsp:sp modelId="{8F5DBCD2-988F-4B80-941C-0E291C00A37F}">
      <dsp:nvSpPr>
        <dsp:cNvPr id="0" name=""/>
        <dsp:cNvSpPr/>
      </dsp:nvSpPr>
      <dsp:spPr>
        <a:xfrm>
          <a:off x="623827" y="1806164"/>
          <a:ext cx="242859" cy="809839"/>
        </a:xfrm>
        <a:custGeom>
          <a:avLst/>
          <a:gdLst/>
          <a:ahLst/>
          <a:cxnLst/>
          <a:rect l="0" t="0" r="0" b="0"/>
          <a:pathLst>
            <a:path>
              <a:moveTo>
                <a:pt x="0" y="809839"/>
              </a:moveTo>
              <a:lnTo>
                <a:pt x="121429" y="809839"/>
              </a:lnTo>
              <a:lnTo>
                <a:pt x="121429" y="0"/>
              </a:lnTo>
              <a:lnTo>
                <a:pt x="24285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724120" y="2189947"/>
        <a:ext cx="42273" cy="42273"/>
      </dsp:txXfrm>
    </dsp:sp>
    <dsp:sp modelId="{60DA02B2-9183-4332-B70C-83392578D200}">
      <dsp:nvSpPr>
        <dsp:cNvPr id="0" name=""/>
        <dsp:cNvSpPr/>
      </dsp:nvSpPr>
      <dsp:spPr>
        <a:xfrm>
          <a:off x="3538138" y="649251"/>
          <a:ext cx="242859" cy="231382"/>
        </a:xfrm>
        <a:custGeom>
          <a:avLst/>
          <a:gdLst/>
          <a:ahLst/>
          <a:cxnLst/>
          <a:rect l="0" t="0" r="0" b="0"/>
          <a:pathLst>
            <a:path>
              <a:moveTo>
                <a:pt x="0" y="0"/>
              </a:moveTo>
              <a:lnTo>
                <a:pt x="121429" y="0"/>
              </a:lnTo>
              <a:lnTo>
                <a:pt x="121429" y="231382"/>
              </a:lnTo>
              <a:lnTo>
                <a:pt x="242859" y="2313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3651182" y="756556"/>
        <a:ext cx="16771" cy="16771"/>
      </dsp:txXfrm>
    </dsp:sp>
    <dsp:sp modelId="{D5C3B2E2-0262-4393-8923-CE576DC44977}">
      <dsp:nvSpPr>
        <dsp:cNvPr id="0" name=""/>
        <dsp:cNvSpPr/>
      </dsp:nvSpPr>
      <dsp:spPr>
        <a:xfrm>
          <a:off x="3538138" y="417868"/>
          <a:ext cx="242859" cy="231382"/>
        </a:xfrm>
        <a:custGeom>
          <a:avLst/>
          <a:gdLst/>
          <a:ahLst/>
          <a:cxnLst/>
          <a:rect l="0" t="0" r="0" b="0"/>
          <a:pathLst>
            <a:path>
              <a:moveTo>
                <a:pt x="0" y="231382"/>
              </a:moveTo>
              <a:lnTo>
                <a:pt x="121429" y="231382"/>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3651182" y="525173"/>
        <a:ext cx="16771" cy="16771"/>
      </dsp:txXfrm>
    </dsp:sp>
    <dsp:sp modelId="{87069A42-3B46-4745-93E1-C183F47EB008}">
      <dsp:nvSpPr>
        <dsp:cNvPr id="0" name=""/>
        <dsp:cNvSpPr/>
      </dsp:nvSpPr>
      <dsp:spPr>
        <a:xfrm>
          <a:off x="2080983" y="417868"/>
          <a:ext cx="242859" cy="231382"/>
        </a:xfrm>
        <a:custGeom>
          <a:avLst/>
          <a:gdLst/>
          <a:ahLst/>
          <a:cxnLst/>
          <a:rect l="0" t="0" r="0" b="0"/>
          <a:pathLst>
            <a:path>
              <a:moveTo>
                <a:pt x="0" y="0"/>
              </a:moveTo>
              <a:lnTo>
                <a:pt x="121429" y="0"/>
              </a:lnTo>
              <a:lnTo>
                <a:pt x="121429" y="231382"/>
              </a:lnTo>
              <a:lnTo>
                <a:pt x="242859" y="2313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525173"/>
        <a:ext cx="16771" cy="16771"/>
      </dsp:txXfrm>
    </dsp:sp>
    <dsp:sp modelId="{C7F4A2BB-F4EA-4C36-B6C0-1B2B4641DCFB}">
      <dsp:nvSpPr>
        <dsp:cNvPr id="0" name=""/>
        <dsp:cNvSpPr/>
      </dsp:nvSpPr>
      <dsp:spPr>
        <a:xfrm>
          <a:off x="2080983" y="186485"/>
          <a:ext cx="242859" cy="231382"/>
        </a:xfrm>
        <a:custGeom>
          <a:avLst/>
          <a:gdLst/>
          <a:ahLst/>
          <a:cxnLst/>
          <a:rect l="0" t="0" r="0" b="0"/>
          <a:pathLst>
            <a:path>
              <a:moveTo>
                <a:pt x="0" y="231382"/>
              </a:moveTo>
              <a:lnTo>
                <a:pt x="121429" y="231382"/>
              </a:lnTo>
              <a:lnTo>
                <a:pt x="121429" y="0"/>
              </a:lnTo>
              <a:lnTo>
                <a:pt x="242859"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b="1" kern="1200"/>
        </a:p>
      </dsp:txBody>
      <dsp:txXfrm>
        <a:off x="2194027" y="293791"/>
        <a:ext cx="16771" cy="16771"/>
      </dsp:txXfrm>
    </dsp:sp>
    <dsp:sp modelId="{4EA1CD90-2B65-4C46-81A2-719AE21023FB}">
      <dsp:nvSpPr>
        <dsp:cNvPr id="0" name=""/>
        <dsp:cNvSpPr/>
      </dsp:nvSpPr>
      <dsp:spPr>
        <a:xfrm>
          <a:off x="623827" y="417868"/>
          <a:ext cx="242859" cy="2198135"/>
        </a:xfrm>
        <a:custGeom>
          <a:avLst/>
          <a:gdLst/>
          <a:ahLst/>
          <a:cxnLst/>
          <a:rect l="0" t="0" r="0" b="0"/>
          <a:pathLst>
            <a:path>
              <a:moveTo>
                <a:pt x="0" y="2198135"/>
              </a:moveTo>
              <a:lnTo>
                <a:pt x="121429" y="2198135"/>
              </a:lnTo>
              <a:lnTo>
                <a:pt x="121429" y="0"/>
              </a:lnTo>
              <a:lnTo>
                <a:pt x="242859"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689969" y="1461648"/>
        <a:ext cx="110575" cy="110575"/>
      </dsp:txXfrm>
    </dsp:sp>
    <dsp:sp modelId="{0C8C3EDE-F761-43FD-A8DE-2C6DC6DF2AC7}">
      <dsp:nvSpPr>
        <dsp:cNvPr id="0" name=""/>
        <dsp:cNvSpPr/>
      </dsp:nvSpPr>
      <dsp:spPr>
        <a:xfrm rot="16200000">
          <a:off x="-535521" y="2430897"/>
          <a:ext cx="1948485"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b="1" kern="1200"/>
            <a:t>PEMBUATAN APLIKASI PERPUSTAKAAN</a:t>
          </a:r>
        </a:p>
      </dsp:txBody>
      <dsp:txXfrm>
        <a:off x="-535521" y="2430897"/>
        <a:ext cx="1948485" cy="370212"/>
      </dsp:txXfrm>
    </dsp:sp>
    <dsp:sp modelId="{EBCDCE26-C04F-44CE-8631-08B11F5A7029}">
      <dsp:nvSpPr>
        <dsp:cNvPr id="0" name=""/>
        <dsp:cNvSpPr/>
      </dsp:nvSpPr>
      <dsp:spPr>
        <a:xfrm>
          <a:off x="866687" y="232762"/>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ngumpulan Data</a:t>
          </a:r>
        </a:p>
      </dsp:txBody>
      <dsp:txXfrm>
        <a:off x="866687" y="232762"/>
        <a:ext cx="1214296" cy="370212"/>
      </dsp:txXfrm>
    </dsp:sp>
    <dsp:sp modelId="{4A1A7BE9-3EBE-4D27-A8E8-416E33D529DA}">
      <dsp:nvSpPr>
        <dsp:cNvPr id="0" name=""/>
        <dsp:cNvSpPr/>
      </dsp:nvSpPr>
      <dsp:spPr>
        <a:xfrm>
          <a:off x="2323842" y="1379"/>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Studi Pustaka</a:t>
          </a:r>
        </a:p>
      </dsp:txBody>
      <dsp:txXfrm>
        <a:off x="2323842" y="1379"/>
        <a:ext cx="1214296" cy="370212"/>
      </dsp:txXfrm>
    </dsp:sp>
    <dsp:sp modelId="{F05921B3-D119-4FF3-B73F-9C80E76C17B6}">
      <dsp:nvSpPr>
        <dsp:cNvPr id="0" name=""/>
        <dsp:cNvSpPr/>
      </dsp:nvSpPr>
      <dsp:spPr>
        <a:xfrm>
          <a:off x="2323842" y="464144"/>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  Studi Lapangan		</a:t>
          </a:r>
        </a:p>
      </dsp:txBody>
      <dsp:txXfrm>
        <a:off x="2323842" y="464144"/>
        <a:ext cx="1214296" cy="370212"/>
      </dsp:txXfrm>
    </dsp:sp>
    <dsp:sp modelId="{2F76241B-5E6F-4CC8-91F5-4460F6B73791}">
      <dsp:nvSpPr>
        <dsp:cNvPr id="0" name=""/>
        <dsp:cNvSpPr/>
      </dsp:nvSpPr>
      <dsp:spPr>
        <a:xfrm>
          <a:off x="3780998" y="232762"/>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Wawancara</a:t>
          </a:r>
        </a:p>
      </dsp:txBody>
      <dsp:txXfrm>
        <a:off x="3780998" y="232762"/>
        <a:ext cx="1214296" cy="370212"/>
      </dsp:txXfrm>
    </dsp:sp>
    <dsp:sp modelId="{8B44476B-2129-49AC-961F-6DC651588E60}">
      <dsp:nvSpPr>
        <dsp:cNvPr id="0" name=""/>
        <dsp:cNvSpPr/>
      </dsp:nvSpPr>
      <dsp:spPr>
        <a:xfrm>
          <a:off x="3780998" y="695527"/>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Observasi</a:t>
          </a:r>
        </a:p>
      </dsp:txBody>
      <dsp:txXfrm>
        <a:off x="3780998" y="695527"/>
        <a:ext cx="1214296" cy="370212"/>
      </dsp:txXfrm>
    </dsp:sp>
    <dsp:sp modelId="{18E11564-ECD1-479D-937B-D4C0198F6DC7}">
      <dsp:nvSpPr>
        <dsp:cNvPr id="0" name=""/>
        <dsp:cNvSpPr/>
      </dsp:nvSpPr>
      <dsp:spPr>
        <a:xfrm>
          <a:off x="866687" y="1621058"/>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Analisa Kebutuhan</a:t>
          </a:r>
        </a:p>
      </dsp:txBody>
      <dsp:txXfrm>
        <a:off x="866687" y="1621058"/>
        <a:ext cx="1214296" cy="370212"/>
      </dsp:txXfrm>
    </dsp:sp>
    <dsp:sp modelId="{8D1EC086-37D1-4CF1-A22A-7F417941A1DC}">
      <dsp:nvSpPr>
        <dsp:cNvPr id="0" name=""/>
        <dsp:cNvSpPr/>
      </dsp:nvSpPr>
      <dsp:spPr>
        <a:xfrm>
          <a:off x="2323842" y="926910"/>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mahaman Masalah</a:t>
          </a:r>
        </a:p>
      </dsp:txBody>
      <dsp:txXfrm>
        <a:off x="2323842" y="926910"/>
        <a:ext cx="1214296" cy="370212"/>
      </dsp:txXfrm>
    </dsp:sp>
    <dsp:sp modelId="{3ABFE8AF-4F57-413B-848E-96969B4F9D9A}">
      <dsp:nvSpPr>
        <dsp:cNvPr id="0" name=""/>
        <dsp:cNvSpPr/>
      </dsp:nvSpPr>
      <dsp:spPr>
        <a:xfrm>
          <a:off x="2323842" y="1389675"/>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ngumpulan Kebutuhan</a:t>
          </a:r>
        </a:p>
      </dsp:txBody>
      <dsp:txXfrm>
        <a:off x="2323842" y="1389675"/>
        <a:ext cx="1214296" cy="370212"/>
      </dsp:txXfrm>
    </dsp:sp>
    <dsp:sp modelId="{C6E12119-5660-4AEA-A20C-4E087ED56080}">
      <dsp:nvSpPr>
        <dsp:cNvPr id="0" name=""/>
        <dsp:cNvSpPr/>
      </dsp:nvSpPr>
      <dsp:spPr>
        <a:xfrm>
          <a:off x="2323842" y="1852440"/>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Analisis Kebutuhan</a:t>
          </a:r>
        </a:p>
      </dsp:txBody>
      <dsp:txXfrm>
        <a:off x="2323842" y="1852440"/>
        <a:ext cx="1214296" cy="370212"/>
      </dsp:txXfrm>
    </dsp:sp>
    <dsp:sp modelId="{5DAF892B-E902-4DC1-B16C-895A950B3E97}">
      <dsp:nvSpPr>
        <dsp:cNvPr id="0" name=""/>
        <dsp:cNvSpPr/>
      </dsp:nvSpPr>
      <dsp:spPr>
        <a:xfrm>
          <a:off x="2323842" y="2315206"/>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Dokumentasi Kebutuhan</a:t>
          </a:r>
        </a:p>
      </dsp:txBody>
      <dsp:txXfrm>
        <a:off x="2323842" y="2315206"/>
        <a:ext cx="1214296" cy="370212"/>
      </dsp:txXfrm>
    </dsp:sp>
    <dsp:sp modelId="{D59E6993-8BE4-4559-8A6C-19567CAB3F70}">
      <dsp:nvSpPr>
        <dsp:cNvPr id="0" name=""/>
        <dsp:cNvSpPr/>
      </dsp:nvSpPr>
      <dsp:spPr>
        <a:xfrm>
          <a:off x="866687" y="3009354"/>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rancangan Sistem</a:t>
          </a:r>
        </a:p>
      </dsp:txBody>
      <dsp:txXfrm>
        <a:off x="866687" y="3009354"/>
        <a:ext cx="1214296" cy="370212"/>
      </dsp:txXfrm>
    </dsp:sp>
    <dsp:sp modelId="{7AF81FF4-079E-4490-9E50-E597573E0A6B}">
      <dsp:nvSpPr>
        <dsp:cNvPr id="0" name=""/>
        <dsp:cNvSpPr/>
      </dsp:nvSpPr>
      <dsp:spPr>
        <a:xfrm>
          <a:off x="2323842" y="2777971"/>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rancangan Database</a:t>
          </a:r>
        </a:p>
      </dsp:txBody>
      <dsp:txXfrm>
        <a:off x="2323842" y="2777971"/>
        <a:ext cx="1214296" cy="370212"/>
      </dsp:txXfrm>
    </dsp:sp>
    <dsp:sp modelId="{51B9502A-E5B5-47F0-8A8D-98460BDED8C9}">
      <dsp:nvSpPr>
        <dsp:cNvPr id="0" name=""/>
        <dsp:cNvSpPr/>
      </dsp:nvSpPr>
      <dsp:spPr>
        <a:xfrm>
          <a:off x="2323842" y="3240737"/>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rancangan UML (Unified Modeling Language )</a:t>
          </a:r>
        </a:p>
      </dsp:txBody>
      <dsp:txXfrm>
        <a:off x="2323842" y="3240737"/>
        <a:ext cx="1214296" cy="370212"/>
      </dsp:txXfrm>
    </dsp:sp>
    <dsp:sp modelId="{FF4A7A5E-401C-4FF3-B973-CE03750C5D8A}">
      <dsp:nvSpPr>
        <dsp:cNvPr id="0" name=""/>
        <dsp:cNvSpPr/>
      </dsp:nvSpPr>
      <dsp:spPr>
        <a:xfrm>
          <a:off x="866687" y="4166267"/>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Implementasi</a:t>
          </a:r>
        </a:p>
      </dsp:txBody>
      <dsp:txXfrm>
        <a:off x="866687" y="4166267"/>
        <a:ext cx="1214296" cy="370212"/>
      </dsp:txXfrm>
    </dsp:sp>
    <dsp:sp modelId="{92C7E161-4C95-44CD-9D1C-E06040036A68}">
      <dsp:nvSpPr>
        <dsp:cNvPr id="0" name=""/>
        <dsp:cNvSpPr/>
      </dsp:nvSpPr>
      <dsp:spPr>
        <a:xfrm>
          <a:off x="2323842" y="3703502"/>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mbuatan Stuktur Database</a:t>
          </a:r>
        </a:p>
      </dsp:txBody>
      <dsp:txXfrm>
        <a:off x="2323842" y="3703502"/>
        <a:ext cx="1214296" cy="370212"/>
      </dsp:txXfrm>
    </dsp:sp>
    <dsp:sp modelId="{11930C01-C4E7-45E5-92EF-9081B1A46871}">
      <dsp:nvSpPr>
        <dsp:cNvPr id="0" name=""/>
        <dsp:cNvSpPr/>
      </dsp:nvSpPr>
      <dsp:spPr>
        <a:xfrm>
          <a:off x="2323842" y="4166267"/>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Pembuatan Antarmuka</a:t>
          </a:r>
        </a:p>
      </dsp:txBody>
      <dsp:txXfrm>
        <a:off x="2323842" y="4166267"/>
        <a:ext cx="1214296" cy="370212"/>
      </dsp:txXfrm>
    </dsp:sp>
    <dsp:sp modelId="{62544667-D4BC-45BA-93B5-0ED6F939C12A}">
      <dsp:nvSpPr>
        <dsp:cNvPr id="0" name=""/>
        <dsp:cNvSpPr/>
      </dsp:nvSpPr>
      <dsp:spPr>
        <a:xfrm>
          <a:off x="2323842" y="4629033"/>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Integrasi Sistem</a:t>
          </a:r>
        </a:p>
      </dsp:txBody>
      <dsp:txXfrm>
        <a:off x="2323842" y="4629033"/>
        <a:ext cx="1214296" cy="370212"/>
      </dsp:txXfrm>
    </dsp:sp>
    <dsp:sp modelId="{7A2C6A90-436E-47D3-9940-AF38997B95F5}">
      <dsp:nvSpPr>
        <dsp:cNvPr id="0" name=""/>
        <dsp:cNvSpPr/>
      </dsp:nvSpPr>
      <dsp:spPr>
        <a:xfrm>
          <a:off x="866687" y="4629033"/>
          <a:ext cx="1214296" cy="370212"/>
        </a:xfrm>
        <a:prstGeom prst="rect">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b="1" kern="1200"/>
            <a:t>Testing</a:t>
          </a:r>
        </a:p>
      </dsp:txBody>
      <dsp:txXfrm>
        <a:off x="866687" y="4629033"/>
        <a:ext cx="1214296" cy="37021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EA772-BCFE-42E6-B2A0-5EDE49CA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33</Pages>
  <Words>5061</Words>
  <Characters>2885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6</cp:revision>
  <dcterms:created xsi:type="dcterms:W3CDTF">2024-07-11T14:13:00Z</dcterms:created>
  <dcterms:modified xsi:type="dcterms:W3CDTF">2025-03-03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NlI0jZX"/&gt;&lt;style id="http://www.zotero.org/styles/chicago-fullnote-bibliography" locale="id-ID" hasBibliography="1" bibliographyStyleHasBeenSet="1"/&gt;&lt;prefs&gt;&lt;pref name="fieldType" value="Field"/&gt;</vt:lpwstr>
  </property>
  <property fmtid="{D5CDD505-2E9C-101B-9397-08002B2CF9AE}" pid="3" name="ZOTERO_PREF_2">
    <vt:lpwstr>&lt;pref name="noteType" value="1"/&gt;&lt;/prefs&gt;&lt;/data&gt;</vt:lpwstr>
  </property>
</Properties>
</file>